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6E6415DA" w14:textId="094F262F" w:rsidR="00F61ED3" w:rsidRPr="00862AF1" w:rsidRDefault="00D7751D" w:rsidP="00F61ED3">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3C7898FD" w14:textId="7991F96C" w:rsidR="000654DE" w:rsidRPr="00862AF1" w:rsidRDefault="000654DE" w:rsidP="00F61ED3">
      <w:pPr>
        <w:rPr>
          <w:rFonts w:ascii="Calibri" w:hAnsi="Calibri" w:cs="Calibri"/>
        </w:rPr>
      </w:pPr>
    </w:p>
    <w:p w14:paraId="701AAA6E" w14:textId="61CE4C58" w:rsidR="000654DE" w:rsidRPr="00862AF1" w:rsidRDefault="000654DE" w:rsidP="00F61ED3">
      <w:pPr>
        <w:rPr>
          <w:rFonts w:ascii="Calibri" w:hAnsi="Calibri" w:cs="Calibri"/>
        </w:rPr>
      </w:pPr>
      <w:r w:rsidRPr="00862AF1">
        <w:rPr>
          <w:rFonts w:ascii="Calibri" w:hAnsi="Calibri" w:cs="Calibri"/>
        </w:rPr>
        <w:t>Word count:</w:t>
      </w:r>
      <w:r w:rsidR="009C0388" w:rsidRPr="00862AF1">
        <w:rPr>
          <w:rFonts w:ascii="Calibri" w:hAnsi="Calibri" w:cs="Calibri"/>
        </w:rPr>
        <w:t xml:space="preserve"> </w:t>
      </w:r>
    </w:p>
    <w:p w14:paraId="4AE18D10" w14:textId="77777777" w:rsidR="00C64576" w:rsidRPr="00862AF1" w:rsidRDefault="00C64576">
      <w:pPr>
        <w:rPr>
          <w:rFonts w:ascii="Calibri" w:eastAsiaTheme="majorEastAsia" w:hAnsi="Calibri" w:cs="Calibri"/>
          <w:color w:val="2F5496" w:themeColor="accent1" w:themeShade="BF"/>
        </w:rPr>
      </w:pPr>
      <w:r w:rsidRPr="00862AF1">
        <w:rPr>
          <w:rFonts w:ascii="Calibri" w:hAnsi="Calibri" w:cs="Calibri"/>
        </w:rPr>
        <w:br w:type="page"/>
      </w:r>
    </w:p>
    <w:p w14:paraId="46E2DB67" w14:textId="391E939F"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ins w:id="0" w:author="Matt Lyon" w:date="2020-04-21T15:23:00Z">
        <w:r w:rsidR="00014184">
          <w:rPr>
            <w:rFonts w:ascii="Calibri" w:hAnsi="Calibri" w:cs="Calibri"/>
            <w:b/>
            <w:bCs/>
          </w:rPr>
          <w:t xml:space="preserve"> </w:t>
        </w:r>
        <w:r w:rsidR="00014184">
          <w:rPr>
            <w:rFonts w:ascii="Calibri" w:hAnsi="Calibri" w:cs="Calibri"/>
            <w:b/>
            <w:bCs/>
          </w:rPr>
          <w:fldChar w:fldCharType="begin" w:fldLock="1"/>
        </w:r>
      </w:ins>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ins w:id="1" w:author="Matt Lyon" w:date="2020-04-21T15:23:00Z">
        <w:r w:rsidR="00014184">
          <w:rPr>
            <w:rFonts w:ascii="Calibri" w:hAnsi="Calibri" w:cs="Calibri"/>
            <w:b/>
            <w:bCs/>
          </w:rPr>
          <w:fldChar w:fldCharType="end"/>
        </w:r>
      </w:ins>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del w:id="2" w:author="Matt Lyon" w:date="2020-04-21T15:23:00Z">
        <w:r w:rsidR="00E11D63" w:rsidRPr="00862AF1" w:rsidDel="00014184">
          <w:rPr>
            <w:rFonts w:ascii="Calibri" w:hAnsi="Calibri" w:cs="Calibri"/>
            <w:b/>
            <w:bCs/>
          </w:rPr>
          <w:fldChar w:fldCharType="begin" w:fldLock="1"/>
        </w:r>
        <w:r w:rsidR="009227F6" w:rsidRPr="00862AF1" w:rsidDel="00014184">
          <w:rPr>
            <w:rFonts w:ascii="Calibri" w:hAnsi="Calibri" w:cs="Calibri"/>
            <w:b/>
            <w:bCs/>
          </w:rPr>
          <w:del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delInstrText>
        </w:r>
        <w:r w:rsidR="00E11D63" w:rsidRPr="00862AF1" w:rsidDel="00014184">
          <w:rPr>
            <w:rFonts w:ascii="Calibri" w:hAnsi="Calibri" w:cs="Calibri"/>
            <w:b/>
            <w:bCs/>
          </w:rPr>
          <w:fldChar w:fldCharType="separate"/>
        </w:r>
        <w:r w:rsidR="00E252BD" w:rsidRPr="00862AF1" w:rsidDel="00014184">
          <w:rPr>
            <w:rFonts w:ascii="Calibri" w:hAnsi="Calibri" w:cs="Calibri"/>
            <w:b/>
            <w:bCs/>
            <w:noProof/>
            <w:vertAlign w:val="superscript"/>
          </w:rPr>
          <w:delText>9</w:delText>
        </w:r>
        <w:r w:rsidR="00E11D63" w:rsidRPr="00862AF1" w:rsidDel="00014184">
          <w:rPr>
            <w:rFonts w:ascii="Calibri" w:hAnsi="Calibri" w:cs="Calibri"/>
            <w:b/>
            <w:bCs/>
          </w:rPr>
          <w:fldChar w:fldCharType="end"/>
        </w:r>
        <w:r w:rsidR="00B420C8" w:rsidRPr="00862AF1" w:rsidDel="00014184">
          <w:rPr>
            <w:rFonts w:ascii="Calibri" w:hAnsi="Calibri" w:cs="Calibri"/>
            <w:b/>
            <w:bCs/>
          </w:rPr>
          <w:delText xml:space="preserve"> </w:delText>
        </w:r>
      </w:del>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10CD950D"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2</w:t>
      </w:r>
      <w:r w:rsidR="002E0EB4" w:rsidRPr="00862AF1">
        <w:rPr>
          <w:rFonts w:ascii="Calibri" w:hAnsi="Calibri" w:cs="Calibri"/>
        </w:rPr>
        <w:fldChar w:fldCharType="end"/>
      </w:r>
      <w:r w:rsidR="002E0EB4" w:rsidRPr="00862AF1">
        <w:rPr>
          <w:rFonts w:ascii="Calibri" w:hAnsi="Calibri" w:cs="Calibri"/>
        </w:rPr>
        <w:t xml:space="preserve">, GEMM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3</w:t>
      </w:r>
      <w:r w:rsidR="002E0EB4" w:rsidRPr="00862AF1">
        <w:rPr>
          <w:rFonts w:ascii="Calibri" w:hAnsi="Calibri" w:cs="Calibri"/>
        </w:rPr>
        <w:fldChar w:fldCharType="end"/>
      </w:r>
      <w:r w:rsidR="00F32CD5" w:rsidRPr="00862AF1">
        <w:rPr>
          <w:rFonts w:ascii="Calibri" w:hAnsi="Calibri" w:cs="Calibri"/>
        </w:rPr>
        <w:t xml:space="preserve">, Matrix </w:t>
      </w:r>
      <w:proofErr w:type="spellStart"/>
      <w:r w:rsidR="00F32CD5" w:rsidRPr="00862AF1">
        <w:rPr>
          <w:rFonts w:ascii="Calibri" w:hAnsi="Calibri" w:cs="Calibri"/>
        </w:rPr>
        <w:t>eQTL</w:t>
      </w:r>
      <w:proofErr w:type="spellEnd"/>
      <w:r w:rsidR="00C75D38" w:rsidRPr="00862AF1">
        <w:rPr>
          <w:rFonts w:ascii="Calibri" w:hAnsi="Calibri" w:cs="Calibri"/>
        </w:rPr>
        <w:t xml:space="preserve"> </w:t>
      </w:r>
      <w:r w:rsidR="00C75D38"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862AF1">
        <w:rPr>
          <w:rFonts w:ascii="Calibri" w:hAnsi="Calibri" w:cs="Calibri"/>
          <w:noProof/>
          <w:vertAlign w:val="superscript"/>
        </w:rPr>
        <w:t>14</w:t>
      </w:r>
      <w:r w:rsidR="00C75D38" w:rsidRPr="00862AF1">
        <w:rPr>
          <w:rFonts w:ascii="Calibri" w:hAnsi="Calibri" w:cs="Calibri"/>
        </w:rPr>
        <w:fldChar w:fldCharType="end"/>
      </w:r>
      <w:r w:rsidR="00E06F39" w:rsidRPr="00862AF1">
        <w:rPr>
          <w:rFonts w:ascii="Calibri" w:hAnsi="Calibri" w:cs="Calibri"/>
        </w:rPr>
        <w:t xml:space="preserve"> </w:t>
      </w:r>
      <w:r w:rsidR="002E0EB4" w:rsidRPr="00862AF1">
        <w:rPr>
          <w:rFonts w:ascii="Calibri" w:hAnsi="Calibri" w:cs="Calibri"/>
        </w:rPr>
        <w:t xml:space="preserve"> and meta-analysis tools e.g. METAL </w:t>
      </w:r>
      <w:r w:rsidR="002E0EB4"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 xml:space="preserve">predict </w:t>
      </w:r>
      <w:commentRangeStart w:id="3"/>
      <w:commentRangeStart w:id="4"/>
      <w:r w:rsidR="00C74265" w:rsidRPr="00862AF1">
        <w:rPr>
          <w:rFonts w:ascii="Calibri" w:hAnsi="Calibri" w:cs="Calibri"/>
        </w:rPr>
        <w:t xml:space="preserve">disease </w:t>
      </w:r>
      <w:del w:id="5" w:author="Matt Lyon" w:date="2020-04-21T10:36:00Z">
        <w:r w:rsidR="00C74265" w:rsidRPr="00862AF1" w:rsidDel="00133456">
          <w:rPr>
            <w:rFonts w:ascii="Calibri" w:hAnsi="Calibri" w:cs="Calibri"/>
          </w:rPr>
          <w:delText xml:space="preserve">groups </w:delText>
        </w:r>
        <w:commentRangeEnd w:id="3"/>
        <w:r w:rsidR="00C87309" w:rsidRPr="00862AF1" w:rsidDel="00133456">
          <w:rPr>
            <w:rStyle w:val="CommentReference"/>
          </w:rPr>
          <w:commentReference w:id="3"/>
        </w:r>
      </w:del>
      <w:commentRangeEnd w:id="4"/>
      <w:r w:rsidR="00954E43">
        <w:rPr>
          <w:rStyle w:val="CommentReference"/>
          <w:rFonts w:asciiTheme="minorHAnsi" w:eastAsiaTheme="minorHAnsi" w:hAnsiTheme="minorHAnsi" w:cstheme="minorBidi"/>
        </w:rPr>
        <w:commentReference w:id="4"/>
      </w:r>
      <w:r w:rsidR="00C74265" w:rsidRPr="00862AF1">
        <w:rPr>
          <w:rFonts w:ascii="Calibri" w:hAnsi="Calibri" w:cs="Calibri"/>
        </w:rPr>
        <w:t>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B24EBE" w:rsidRPr="00862AF1">
        <w:rPr>
          <w:rFonts w:ascii="Calibri" w:hAnsi="Calibri" w:cs="Calibri"/>
        </w:rPr>
        <w:t>principle but</w:t>
      </w:r>
      <w:r w:rsidR="00B40759" w:rsidRPr="00862AF1">
        <w:rPr>
          <w:rFonts w:ascii="Calibri" w:hAnsi="Calibri" w:cs="Calibri"/>
        </w:rPr>
        <w:t xml:space="preserve">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del w:id="6" w:author="Matt Lyon" w:date="2020-04-21T11:07:00Z">
        <w:r w:rsidR="006E4D2B" w:rsidRPr="00862AF1" w:rsidDel="00C527CD">
          <w:rPr>
            <w:rFonts w:ascii="Calibri" w:hAnsi="Calibri" w:cs="Calibri"/>
          </w:rPr>
          <w:delText xml:space="preserve"> </w:delText>
        </w:r>
      </w:del>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4ACC1ACA"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13"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ins w:id="7" w:author="Matt Lyon" w:date="2020-04-21T10:37:00Z">
        <w:r w:rsidR="0052493C">
          <w:rPr>
            <w:rFonts w:ascii="Calibri" w:hAnsi="Calibri" w:cs="Calibri"/>
          </w:rPr>
          <w:t>s</w:t>
        </w:r>
      </w:ins>
      <w:del w:id="8" w:author="Matt Lyon" w:date="2020-04-21T10:37:00Z">
        <w:r w:rsidR="00AC6495" w:rsidRPr="00862AF1" w:rsidDel="0052493C">
          <w:rPr>
            <w:rFonts w:ascii="Calibri" w:hAnsi="Calibri" w:cs="Calibri"/>
          </w:rPr>
          <w:delText>z</w:delText>
        </w:r>
      </w:del>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582863FF" w:rsidR="00C20DC8" w:rsidRPr="00862AF1" w:rsidRDefault="00FD4DB0" w:rsidP="000879AF">
      <w:pPr>
        <w:rPr>
          <w:rFonts w:ascii="Calibri" w:hAnsi="Calibri" w:cs="Calibri"/>
        </w:rPr>
      </w:pPr>
      <w:commentRangeStart w:id="9"/>
      <w:commentRangeStart w:id="10"/>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w:t>
      </w:r>
      <w:commentRangeEnd w:id="9"/>
      <w:r w:rsidR="00C20DC8" w:rsidRPr="00862AF1">
        <w:rPr>
          <w:rStyle w:val="CommentReference"/>
        </w:rPr>
        <w:commentReference w:id="9"/>
      </w:r>
      <w:commentRangeEnd w:id="10"/>
      <w:r w:rsidR="00E318BE">
        <w:rPr>
          <w:rStyle w:val="CommentReference"/>
          <w:rFonts w:asciiTheme="minorHAnsi" w:eastAsiaTheme="minorHAnsi" w:hAnsiTheme="minorHAnsi" w:cstheme="minorBidi"/>
        </w:rPr>
        <w:commentReference w:id="10"/>
      </w:r>
      <w:r w:rsidRPr="00862AF1">
        <w:rPr>
          <w:rFonts w:ascii="Calibri" w:hAnsi="Calibri" w:cs="Calibri"/>
        </w:rPr>
        <w:t xml:space="preserve">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ins w:id="11" w:author="Matt Lyon" w:date="2020-04-21T10:43:00Z">
        <w:r w:rsidR="00A23FA6">
          <w:rPr>
            <w:rFonts w:ascii="Calibri" w:hAnsi="Calibri" w:cs="Calibri"/>
          </w:rPr>
          <w:t xml:space="preserve"> </w:t>
        </w:r>
      </w:ins>
      <w:del w:id="12" w:author="Matt Lyon" w:date="2020-04-21T10:43:00Z">
        <w:r w:rsidR="00C45232" w:rsidRPr="00862AF1" w:rsidDel="00A23FA6">
          <w:rPr>
            <w:rFonts w:ascii="Calibri" w:hAnsi="Calibri" w:cs="Calibri"/>
          </w:rPr>
          <w:delText xml:space="preserve"> </w:delText>
        </w:r>
        <w:r w:rsidR="00A71ABF" w:rsidRPr="00862AF1" w:rsidDel="00A23FA6">
          <w:rPr>
            <w:rFonts w:ascii="Calibri" w:hAnsi="Calibri" w:cs="Calibri"/>
          </w:rPr>
          <w:delText>GWAS-</w:delText>
        </w:r>
        <w:r w:rsidR="00C45232" w:rsidRPr="00862AF1" w:rsidDel="00A23FA6">
          <w:rPr>
            <w:rFonts w:ascii="Calibri" w:hAnsi="Calibri" w:cs="Calibri"/>
          </w:rPr>
          <w:delText>VC</w:delText>
        </w:r>
      </w:del>
      <w:ins w:id="13" w:author="Matt Lyon" w:date="2020-04-21T15:31:00Z">
        <w:r w:rsidR="003976DC">
          <w:rPr>
            <w:rFonts w:ascii="Calibri" w:hAnsi="Calibri" w:cs="Calibri"/>
          </w:rPr>
          <w:t>specification</w:t>
        </w:r>
      </w:ins>
      <w:del w:id="14" w:author="Matt Lyon" w:date="2020-04-21T10:43:00Z">
        <w:r w:rsidR="00C45232" w:rsidRPr="00862AF1" w:rsidDel="00A23FA6">
          <w:rPr>
            <w:rFonts w:ascii="Calibri" w:hAnsi="Calibri" w:cs="Calibri"/>
          </w:rPr>
          <w:delText>F format</w:delText>
        </w:r>
      </w:del>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source and version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ins w:id="15" w:author="Matt Lyon" w:date="2020-04-21T15:30:00Z">
        <w:r w:rsidR="00A1402C">
          <w:rPr>
            <w:rFonts w:ascii="Calibri" w:hAnsi="Calibri" w:cs="Calibri"/>
          </w:rPr>
          <w:t xml:space="preserve">sample size, ancestry </w:t>
        </w:r>
      </w:ins>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lang w:eastAsia="en-GB"/>
        </w:rPr>
        <w:t>Experimental Factor Ontology</w:t>
      </w:r>
      <w:ins w:id="16" w:author="Matt Lyon" w:date="2020-04-21T10:41:00Z">
        <w:r w:rsidR="00B61727">
          <w:rPr>
            <w:rFonts w:ascii="Calibri" w:hAnsi="Calibri" w:cs="Calibri"/>
            <w:lang w:eastAsia="en-GB"/>
          </w:rPr>
          <w:t xml:space="preserve"> </w:t>
        </w:r>
        <w:r w:rsidR="00B61727">
          <w:rPr>
            <w:rFonts w:ascii="Calibri" w:hAnsi="Calibri" w:cs="Calibri"/>
            <w:lang w:eastAsia="en-GB"/>
          </w:rPr>
          <w:fldChar w:fldCharType="begin" w:fldLock="1"/>
        </w:r>
      </w:ins>
      <w:r w:rsidR="004B6ED4">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lang w:eastAsia="en-GB"/>
        </w:rPr>
        <w:fldChar w:fldCharType="separate"/>
      </w:r>
      <w:r w:rsidR="00B61727" w:rsidRPr="00B61727">
        <w:rPr>
          <w:rFonts w:ascii="Calibri" w:hAnsi="Calibri" w:cs="Calibri"/>
          <w:noProof/>
          <w:vertAlign w:val="superscript"/>
          <w:lang w:eastAsia="en-GB"/>
        </w:rPr>
        <w:t>17</w:t>
      </w:r>
      <w:ins w:id="17" w:author="Matt Lyon" w:date="2020-04-21T10:41:00Z">
        <w:r w:rsidR="00B61727">
          <w:rPr>
            <w:rFonts w:ascii="Calibri" w:hAnsi="Calibri" w:cs="Calibri"/>
            <w:lang w:eastAsia="en-GB"/>
          </w:rPr>
          <w:fldChar w:fldCharType="end"/>
        </w:r>
      </w:ins>
      <w:r w:rsidR="002D15EA" w:rsidRPr="00862AF1">
        <w:rPr>
          <w:rFonts w:ascii="Calibri" w:hAnsi="Calibri" w:cs="Calibri"/>
          <w:lang w:eastAsia="en-GB"/>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del w:id="18" w:author="Matt Lyon" w:date="2020-04-21T15:30:00Z">
        <w:r w:rsidR="003F4BCB" w:rsidRPr="00862AF1" w:rsidDel="00A1402C">
          <w:rPr>
            <w:rFonts w:ascii="Calibri" w:hAnsi="Calibri" w:cs="Calibri"/>
          </w:rPr>
          <w:delText xml:space="preserve"> </w:delText>
        </w:r>
        <w:r w:rsidR="003F4BCB" w:rsidRPr="00862AF1" w:rsidDel="00A1402C">
          <w:rPr>
            <w:rFonts w:ascii="Calibri" w:hAnsi="Calibri" w:cs="Calibri"/>
            <w:highlight w:val="yellow"/>
          </w:rPr>
          <w:delText>[sample ancestry, sample size]</w:delText>
        </w:r>
      </w:del>
    </w:p>
    <w:p w14:paraId="2E00138D" w14:textId="356279D3" w:rsidR="000879AF" w:rsidRPr="00862AF1" w:rsidRDefault="000879AF" w:rsidP="000879AF">
      <w:pPr>
        <w:rPr>
          <w:rFonts w:ascii="Calibri" w:hAnsi="Calibri" w:cs="Calibri"/>
        </w:rPr>
      </w:pPr>
    </w:p>
    <w:p w14:paraId="14DD08BA" w14:textId="67DF2139"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commentRangeStart w:id="19"/>
      <w:r w:rsidR="004A7CE2" w:rsidRPr="00862AF1">
        <w:rPr>
          <w:rFonts w:ascii="Calibri" w:hAnsi="Calibri" w:cs="Calibri"/>
        </w:rPr>
        <w:t xml:space="preserve">[SHOULD WE USE QUAL FOR IMPUTATION QUALITY/INFO SCORE?] </w:t>
      </w:r>
      <w:commentRangeEnd w:id="19"/>
      <w:r w:rsidR="001858DA">
        <w:rPr>
          <w:rStyle w:val="CommentReference"/>
          <w:rFonts w:asciiTheme="minorHAnsi" w:eastAsiaTheme="minorHAnsi" w:hAnsiTheme="minorHAnsi" w:cstheme="minorBidi"/>
        </w:rPr>
        <w:commentReference w:id="19"/>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allele count in called genotypes (AC), total number of alleles in called genotypes (AN), number of samples/individuals with called genotypes (NS),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3FEC2E5A" w14:textId="3B3FD75B" w:rsidR="006F40D2" w:rsidDel="00F64665" w:rsidRDefault="00E52B1D" w:rsidP="00835D88">
      <w:pPr>
        <w:rPr>
          <w:del w:id="20" w:author="Matt Lyon" w:date="2020-04-21T16:05:00Z"/>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ins w:id="21" w:author="Matt Lyon" w:date="2020-04-21T16:19:00Z">
        <w:r w:rsidR="0078062B">
          <w:rPr>
            <w:rFonts w:ascii="Calibri" w:hAnsi="Calibri" w:cs="Calibri"/>
          </w:rPr>
          <w:t>Fir</w:t>
        </w:r>
      </w:ins>
      <w:ins w:id="22" w:author="Matt Lyon" w:date="2020-04-21T16:20:00Z">
        <w:r w:rsidR="0078062B">
          <w:rPr>
            <w:rFonts w:ascii="Calibri" w:hAnsi="Calibri" w:cs="Calibri"/>
          </w:rPr>
          <w:t>st</w:t>
        </w:r>
      </w:ins>
      <w:ins w:id="23" w:author="Matt Lyon" w:date="2020-04-21T16:31:00Z">
        <w:r w:rsidR="000024B5">
          <w:rPr>
            <w:rFonts w:ascii="Calibri" w:hAnsi="Calibri" w:cs="Calibri"/>
          </w:rPr>
          <w:t>, the VC</w:t>
        </w:r>
      </w:ins>
      <w:ins w:id="24" w:author="Matt Lyon" w:date="2020-04-21T16:32:00Z">
        <w:r w:rsidR="000024B5">
          <w:rPr>
            <w:rFonts w:ascii="Calibri" w:hAnsi="Calibri" w:cs="Calibri"/>
          </w:rPr>
          <w:t>F</w:t>
        </w:r>
      </w:ins>
      <w:ins w:id="25" w:author="Matt Lyon" w:date="2020-04-21T16:33:00Z">
        <w:r w:rsidR="000024B5">
          <w:rPr>
            <w:rFonts w:ascii="Calibri" w:hAnsi="Calibri" w:cs="Calibri"/>
          </w:rPr>
          <w:t xml:space="preserve"> </w:t>
        </w:r>
      </w:ins>
      <w:ins w:id="26" w:author="Matt Lyon" w:date="2020-04-21T16:32:00Z">
        <w:r w:rsidR="000024B5">
          <w:rPr>
            <w:rFonts w:ascii="Calibri" w:hAnsi="Calibri" w:cs="Calibri"/>
          </w:rPr>
          <w:t>provides</w:t>
        </w:r>
      </w:ins>
      <w:ins w:id="27" w:author="Matt Lyon" w:date="2020-04-21T16:37:00Z">
        <w:r w:rsidR="00002957">
          <w:rPr>
            <w:rFonts w:ascii="Calibri" w:hAnsi="Calibri" w:cs="Calibri"/>
          </w:rPr>
          <w:t xml:space="preserve"> </w:t>
        </w:r>
      </w:ins>
      <w:ins w:id="28" w:author="Matt Lyon" w:date="2020-04-21T16:32:00Z">
        <w:r w:rsidR="000024B5">
          <w:rPr>
            <w:rFonts w:ascii="Calibri" w:hAnsi="Calibri" w:cs="Calibri"/>
          </w:rPr>
          <w:t xml:space="preserve">consistent and robust </w:t>
        </w:r>
      </w:ins>
      <w:ins w:id="29" w:author="Matt Lyon" w:date="2020-04-21T16:37:00Z">
        <w:r w:rsidR="00002957">
          <w:rPr>
            <w:rFonts w:ascii="Calibri" w:hAnsi="Calibri" w:cs="Calibri"/>
          </w:rPr>
          <w:t xml:space="preserve">approaches </w:t>
        </w:r>
      </w:ins>
      <w:ins w:id="30" w:author="Matt Lyon" w:date="2020-04-21T16:44:00Z">
        <w:r w:rsidR="00067079">
          <w:rPr>
            <w:rFonts w:ascii="Calibri" w:hAnsi="Calibri" w:cs="Calibri"/>
          </w:rPr>
          <w:t>to</w:t>
        </w:r>
      </w:ins>
      <w:ins w:id="31" w:author="Matt Lyon" w:date="2020-04-21T16:34:00Z">
        <w:r w:rsidR="000024B5">
          <w:rPr>
            <w:rFonts w:ascii="Calibri" w:hAnsi="Calibri" w:cs="Calibri"/>
          </w:rPr>
          <w:t xml:space="preserve"> </w:t>
        </w:r>
      </w:ins>
      <w:ins w:id="32" w:author="Matt Lyon" w:date="2020-04-21T16:32:00Z">
        <w:r w:rsidR="000024B5">
          <w:rPr>
            <w:rFonts w:ascii="Calibri" w:hAnsi="Calibri" w:cs="Calibri"/>
          </w:rPr>
          <w:t>storing g</w:t>
        </w:r>
      </w:ins>
      <w:ins w:id="33" w:author="Matt Lyon" w:date="2020-04-21T16:33:00Z">
        <w:r w:rsidR="000024B5">
          <w:rPr>
            <w:rFonts w:ascii="Calibri" w:hAnsi="Calibri" w:cs="Calibri"/>
          </w:rPr>
          <w:t>enetic variants</w:t>
        </w:r>
      </w:ins>
      <w:ins w:id="34" w:author="Matt Lyon" w:date="2020-04-21T16:34:00Z">
        <w:r w:rsidR="00002957">
          <w:rPr>
            <w:rFonts w:ascii="Calibri" w:hAnsi="Calibri" w:cs="Calibri"/>
          </w:rPr>
          <w:t>, annotations</w:t>
        </w:r>
      </w:ins>
      <w:ins w:id="35" w:author="Matt Lyon" w:date="2020-04-21T16:33:00Z">
        <w:r w:rsidR="000024B5">
          <w:rPr>
            <w:rFonts w:ascii="Calibri" w:hAnsi="Calibri" w:cs="Calibri"/>
          </w:rPr>
          <w:t xml:space="preserve"> and metadata.</w:t>
        </w:r>
      </w:ins>
      <w:ins w:id="36" w:author="Matt Lyon" w:date="2020-04-21T16:40:00Z">
        <w:r w:rsidR="0063663B">
          <w:rPr>
            <w:rFonts w:ascii="Calibri" w:hAnsi="Calibri" w:cs="Calibri"/>
          </w:rPr>
          <w:t xml:space="preserve"> Furthermore, </w:t>
        </w:r>
      </w:ins>
      <w:ins w:id="37" w:author="Matt Lyon" w:date="2020-04-21T16:44:00Z">
        <w:r w:rsidR="002F4911">
          <w:rPr>
            <w:rFonts w:ascii="Calibri" w:hAnsi="Calibri" w:cs="Calibri"/>
          </w:rPr>
          <w:t xml:space="preserve">defined </w:t>
        </w:r>
      </w:ins>
      <w:ins w:id="38" w:author="Matt Lyon" w:date="2020-04-21T16:40:00Z">
        <w:r w:rsidR="0063663B">
          <w:rPr>
            <w:rFonts w:ascii="Calibri" w:hAnsi="Calibri" w:cs="Calibri"/>
          </w:rPr>
          <w:t>v</w:t>
        </w:r>
      </w:ins>
      <w:ins w:id="39" w:author="Matt Lyon" w:date="2020-04-21T16:36:00Z">
        <w:r w:rsidR="00002957">
          <w:rPr>
            <w:rFonts w:ascii="Calibri" w:hAnsi="Calibri" w:cs="Calibri"/>
          </w:rPr>
          <w:t>ariable</w:t>
        </w:r>
      </w:ins>
      <w:ins w:id="40" w:author="Matt Lyon" w:date="2020-04-21T16:40:00Z">
        <w:r w:rsidR="0063663B">
          <w:rPr>
            <w:rFonts w:ascii="Calibri" w:hAnsi="Calibri" w:cs="Calibri"/>
          </w:rPr>
          <w:t xml:space="preserve"> type </w:t>
        </w:r>
      </w:ins>
      <w:ins w:id="41" w:author="Matt Lyon" w:date="2020-04-21T16:38:00Z">
        <w:r w:rsidR="0063663B">
          <w:rPr>
            <w:rFonts w:ascii="Calibri" w:hAnsi="Calibri" w:cs="Calibri"/>
          </w:rPr>
          <w:t xml:space="preserve">requirements </w:t>
        </w:r>
        <w:r w:rsidR="00002957">
          <w:rPr>
            <w:rFonts w:ascii="Calibri" w:hAnsi="Calibri" w:cs="Calibri"/>
          </w:rPr>
          <w:t xml:space="preserve">reduce </w:t>
        </w:r>
      </w:ins>
      <w:ins w:id="42" w:author="Matt Lyon" w:date="2020-04-21T16:36:00Z">
        <w:r w:rsidR="00002957" w:rsidRPr="00002957">
          <w:rPr>
            <w:rFonts w:ascii="Calibri" w:hAnsi="Calibri" w:cs="Calibri"/>
          </w:rPr>
          <w:t>parsing errors and prevent unexpected program operation.</w:t>
        </w:r>
      </w:ins>
      <w:ins w:id="43" w:author="Matt Lyon" w:date="2020-04-21T16:40:00Z">
        <w:r w:rsidR="00A5339B">
          <w:rPr>
            <w:rFonts w:ascii="Calibri" w:hAnsi="Calibri" w:cs="Calibri"/>
          </w:rPr>
          <w:t xml:space="preserve"> </w:t>
        </w:r>
      </w:ins>
      <w:del w:id="44" w:author="Matt Lyon" w:date="2020-04-21T16:19:00Z">
        <w:r w:rsidR="006F40D2" w:rsidRPr="00862AF1" w:rsidDel="0078062B">
          <w:rPr>
            <w:rFonts w:ascii="Calibri" w:hAnsi="Calibri" w:cs="Calibri"/>
          </w:rPr>
          <w:delText>First</w:delText>
        </w:r>
      </w:del>
      <w:ins w:id="45" w:author="Matt Lyon" w:date="2020-04-21T16:19:00Z">
        <w:r w:rsidR="0078062B">
          <w:rPr>
            <w:rFonts w:ascii="Calibri" w:hAnsi="Calibri" w:cs="Calibri"/>
          </w:rPr>
          <w:t>Second</w:t>
        </w:r>
      </w:ins>
      <w:r w:rsidR="006F40D2" w:rsidRPr="00862AF1">
        <w:rPr>
          <w:rFonts w:ascii="Calibri" w:hAnsi="Calibri" w:cs="Calibri"/>
        </w:rPr>
        <w:t xml:space="preserve">, </w:t>
      </w:r>
      <w:ins w:id="46" w:author="Matt Lyon" w:date="2020-04-21T16:04:00Z">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 xml:space="preserve">ysing </w:t>
        </w:r>
      </w:ins>
      <w:ins w:id="47" w:author="Matt Lyon" w:date="2020-04-21T16:05:00Z">
        <w:r w:rsidR="00AD7B75">
          <w:rPr>
            <w:rFonts w:ascii="Calibri" w:hAnsi="Calibri" w:cs="Calibri"/>
          </w:rPr>
          <w:t>genetic data</w:t>
        </w:r>
      </w:ins>
      <w:ins w:id="48" w:author="Matt Lyon" w:date="2020-04-21T16:04:00Z">
        <w:r w:rsidR="00AD7B75" w:rsidRPr="00862AF1">
          <w:rPr>
            <w:rFonts w:ascii="Calibri" w:hAnsi="Calibri" w:cs="Calibri"/>
          </w:rPr>
          <w:t>.</w:t>
        </w:r>
      </w:ins>
      <w:del w:id="49" w:author="Matt Lyon" w:date="2020-04-21T16:05:00Z">
        <w:r w:rsidR="006F40D2" w:rsidRPr="00862AF1" w:rsidDel="00F64665">
          <w:rPr>
            <w:rFonts w:ascii="Calibri" w:hAnsi="Calibri" w:cs="Calibri"/>
          </w:rPr>
          <w:delText xml:space="preserve">established </w:delText>
        </w:r>
        <w:r w:rsidR="009F149F" w:rsidRPr="00862AF1" w:rsidDel="00F64665">
          <w:rPr>
            <w:rFonts w:ascii="Calibri" w:hAnsi="Calibri" w:cs="Calibri"/>
          </w:rPr>
          <w:delText xml:space="preserve">VCF </w:delText>
        </w:r>
      </w:del>
      <w:del w:id="50" w:author="Matt Lyon" w:date="2020-04-21T16:04:00Z">
        <w:r w:rsidR="006F40D2" w:rsidRPr="00862AF1" w:rsidDel="00AD7B75">
          <w:rPr>
            <w:rFonts w:ascii="Calibri" w:hAnsi="Calibri" w:cs="Calibri"/>
          </w:rPr>
          <w:delText xml:space="preserve">parsing </w:delText>
        </w:r>
      </w:del>
      <w:del w:id="51" w:author="Matt Lyon" w:date="2020-04-21T16:05:00Z">
        <w:r w:rsidR="006F40D2" w:rsidRPr="00862AF1" w:rsidDel="00F64665">
          <w:rPr>
            <w:rFonts w:ascii="Calibri" w:hAnsi="Calibri" w:cs="Calibri"/>
          </w:rPr>
          <w:delText>libraries (HTSLIB</w:delText>
        </w:r>
        <w:r w:rsidR="002F2311" w:rsidRPr="00862AF1" w:rsidDel="00F64665">
          <w:rPr>
            <w:rFonts w:ascii="Calibri" w:hAnsi="Calibri" w:cs="Calibri"/>
          </w:rPr>
          <w:delText xml:space="preserve"> </w:delText>
        </w:r>
        <w:r w:rsidR="00CC41E2" w:rsidRPr="00862AF1" w:rsidDel="00F64665">
          <w:rPr>
            <w:rFonts w:ascii="Calibri" w:hAnsi="Calibri" w:cs="Calibri"/>
          </w:rPr>
          <w:fldChar w:fldCharType="begin" w:fldLock="1"/>
        </w:r>
        <w:r w:rsidR="004B6ED4" w:rsidRPr="00F64665" w:rsidDel="00F64665">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delInstrText>
        </w:r>
        <w:r w:rsidR="00CC41E2" w:rsidRPr="00862AF1" w:rsidDel="00F64665">
          <w:rPr>
            <w:rFonts w:ascii="Calibri" w:hAnsi="Calibri" w:cs="Calibri"/>
          </w:rPr>
          <w:fldChar w:fldCharType="separate"/>
        </w:r>
        <w:r w:rsidR="00B61727" w:rsidRPr="00F64665" w:rsidDel="00F64665">
          <w:rPr>
            <w:rFonts w:ascii="Calibri" w:hAnsi="Calibri" w:cs="Calibri"/>
            <w:noProof/>
            <w:vertAlign w:val="superscript"/>
          </w:rPr>
          <w:delText>20</w:delText>
        </w:r>
        <w:r w:rsidR="00CC41E2" w:rsidRPr="00862AF1" w:rsidDel="00F64665">
          <w:rPr>
            <w:rFonts w:ascii="Calibri" w:hAnsi="Calibri" w:cs="Calibri"/>
          </w:rPr>
          <w:fldChar w:fldCharType="end"/>
        </w:r>
        <w:r w:rsidR="006F40D2" w:rsidRPr="00862AF1" w:rsidDel="00F64665">
          <w:rPr>
            <w:rFonts w:ascii="Calibri" w:hAnsi="Calibri" w:cs="Calibri"/>
          </w:rPr>
          <w:delText xml:space="preserve"> &amp; HTSJDK</w:delText>
        </w:r>
        <w:r w:rsidR="00CC41E2" w:rsidRPr="00862AF1" w:rsidDel="00F64665">
          <w:rPr>
            <w:rFonts w:ascii="Calibri" w:hAnsi="Calibri" w:cs="Calibri"/>
          </w:rPr>
          <w:delText xml:space="preserve"> </w:delText>
        </w:r>
        <w:r w:rsidR="00CC41E2" w:rsidRPr="00862AF1" w:rsidDel="00F64665">
          <w:rPr>
            <w:rFonts w:ascii="Calibri" w:hAnsi="Calibri" w:cs="Calibri"/>
          </w:rPr>
          <w:fldChar w:fldCharType="begin" w:fldLock="1"/>
        </w:r>
        <w:r w:rsidR="004B6ED4" w:rsidDel="00F64665">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delInstrText>
        </w:r>
        <w:r w:rsidR="00CC41E2" w:rsidRPr="00862AF1" w:rsidDel="00F64665">
          <w:rPr>
            <w:rFonts w:ascii="Calibri" w:hAnsi="Calibri" w:cs="Calibri"/>
          </w:rPr>
          <w:fldChar w:fldCharType="separate"/>
        </w:r>
        <w:r w:rsidR="00B61727" w:rsidRPr="00B61727" w:rsidDel="00F64665">
          <w:rPr>
            <w:rFonts w:ascii="Calibri" w:hAnsi="Calibri" w:cs="Calibri"/>
            <w:noProof/>
            <w:vertAlign w:val="superscript"/>
          </w:rPr>
          <w:delText>20</w:delText>
        </w:r>
        <w:r w:rsidR="00CC41E2" w:rsidRPr="00862AF1" w:rsidDel="00F64665">
          <w:rPr>
            <w:rFonts w:ascii="Calibri" w:hAnsi="Calibri" w:cs="Calibri"/>
          </w:rPr>
          <w:fldChar w:fldCharType="end"/>
        </w:r>
        <w:r w:rsidR="006F40D2" w:rsidRPr="00862AF1" w:rsidDel="00F64665">
          <w:rPr>
            <w:rFonts w:ascii="Calibri" w:hAnsi="Calibri" w:cs="Calibri"/>
          </w:rPr>
          <w:delText>)</w:delText>
        </w:r>
      </w:del>
      <w:del w:id="52" w:author="Matt Lyon" w:date="2020-04-21T16:04:00Z">
        <w:r w:rsidR="006F40D2" w:rsidRPr="00862AF1" w:rsidDel="00AD7B75">
          <w:rPr>
            <w:rFonts w:ascii="Calibri" w:hAnsi="Calibri" w:cs="Calibri"/>
          </w:rPr>
          <w:delText xml:space="preserve"> </w:delText>
        </w:r>
      </w:del>
      <w:commentRangeStart w:id="53"/>
      <w:commentRangeStart w:id="54"/>
      <w:del w:id="55" w:author="Matt Lyon" w:date="2020-04-21T16:05:00Z">
        <w:r w:rsidR="009F149F" w:rsidRPr="00862AF1" w:rsidDel="00F64665">
          <w:rPr>
            <w:rFonts w:ascii="Calibri" w:hAnsi="Calibri" w:cs="Calibri"/>
          </w:rPr>
          <w:delText xml:space="preserve">provide robust methods for handling </w:delText>
        </w:r>
      </w:del>
      <w:del w:id="56" w:author="Matt Lyon" w:date="2020-04-21T14:24:00Z">
        <w:r w:rsidR="009F149F" w:rsidRPr="00862AF1" w:rsidDel="00146BED">
          <w:rPr>
            <w:rFonts w:ascii="Calibri" w:hAnsi="Calibri" w:cs="Calibri"/>
          </w:rPr>
          <w:delText xml:space="preserve">complex variation such as </w:delText>
        </w:r>
        <w:r w:rsidR="00A5431C" w:rsidRPr="00862AF1" w:rsidDel="00146BED">
          <w:rPr>
            <w:rFonts w:ascii="Calibri" w:hAnsi="Calibri" w:cs="Calibri"/>
          </w:rPr>
          <w:delText>multiallelic</w:delText>
        </w:r>
        <w:r w:rsidR="004408B4" w:rsidRPr="00862AF1" w:rsidDel="00146BED">
          <w:rPr>
            <w:rFonts w:ascii="Calibri" w:hAnsi="Calibri" w:cs="Calibri"/>
          </w:rPr>
          <w:delText xml:space="preserve"> </w:delText>
        </w:r>
        <w:r w:rsidR="00356E28" w:rsidRPr="00862AF1" w:rsidDel="00146BED">
          <w:rPr>
            <w:rFonts w:ascii="Calibri" w:hAnsi="Calibri" w:cs="Calibri"/>
          </w:rPr>
          <w:delText xml:space="preserve">(multiple alternative alleles at a single locus) </w:delText>
        </w:r>
        <w:r w:rsidR="00A5431C" w:rsidRPr="00862AF1" w:rsidDel="00146BED">
          <w:rPr>
            <w:rFonts w:ascii="Calibri" w:hAnsi="Calibri" w:cs="Calibri"/>
          </w:rPr>
          <w:delText xml:space="preserve">and </w:delText>
        </w:r>
        <w:r w:rsidR="009F149F" w:rsidRPr="00862AF1" w:rsidDel="00146BED">
          <w:rPr>
            <w:rFonts w:ascii="Calibri" w:hAnsi="Calibri" w:cs="Calibri"/>
          </w:rPr>
          <w:delText>insertion-deletion variants</w:delText>
        </w:r>
        <w:r w:rsidR="003400D6" w:rsidRPr="00862AF1" w:rsidDel="00146BED">
          <w:rPr>
            <w:rFonts w:ascii="Calibri" w:hAnsi="Calibri" w:cs="Calibri"/>
          </w:rPr>
          <w:delText xml:space="preserve"> which are </w:delText>
        </w:r>
        <w:r w:rsidR="004A59BF" w:rsidRPr="00862AF1" w:rsidDel="00146BED">
          <w:rPr>
            <w:rFonts w:ascii="Calibri" w:hAnsi="Calibri" w:cs="Calibri"/>
          </w:rPr>
          <w:delText>often</w:delText>
        </w:r>
        <w:r w:rsidR="003400D6" w:rsidRPr="00862AF1" w:rsidDel="00146BED">
          <w:rPr>
            <w:rFonts w:ascii="Calibri" w:hAnsi="Calibri" w:cs="Calibri"/>
          </w:rPr>
          <w:delText xml:space="preserve"> discarded during analys</w:delText>
        </w:r>
        <w:r w:rsidR="00404120" w:rsidRPr="00862AF1" w:rsidDel="00146BED">
          <w:rPr>
            <w:rFonts w:ascii="Calibri" w:hAnsi="Calibri" w:cs="Calibri"/>
          </w:rPr>
          <w:delText>e</w:delText>
        </w:r>
        <w:r w:rsidR="003400D6" w:rsidRPr="00862AF1" w:rsidDel="00146BED">
          <w:rPr>
            <w:rFonts w:ascii="Calibri" w:hAnsi="Calibri" w:cs="Calibri"/>
          </w:rPr>
          <w:delText>s</w:delText>
        </w:r>
        <w:commentRangeEnd w:id="53"/>
        <w:r w:rsidR="00903F5B" w:rsidRPr="00862AF1" w:rsidDel="00146BED">
          <w:rPr>
            <w:rStyle w:val="CommentReference"/>
          </w:rPr>
          <w:commentReference w:id="53"/>
        </w:r>
      </w:del>
      <w:commentRangeEnd w:id="54"/>
      <w:del w:id="57" w:author="Matt Lyon" w:date="2020-04-21T16:05:00Z">
        <w:r w:rsidR="002557C6" w:rsidDel="00F64665">
          <w:rPr>
            <w:rStyle w:val="CommentReference"/>
            <w:rFonts w:asciiTheme="minorHAnsi" w:eastAsiaTheme="minorHAnsi" w:hAnsiTheme="minorHAnsi" w:cstheme="minorBidi"/>
          </w:rPr>
          <w:commentReference w:id="54"/>
        </w:r>
        <w:r w:rsidR="003400D6" w:rsidRPr="00862AF1" w:rsidDel="00F64665">
          <w:rPr>
            <w:rFonts w:ascii="Calibri" w:hAnsi="Calibri" w:cs="Calibri"/>
          </w:rPr>
          <w:delText>.</w:delText>
        </w:r>
        <w:r w:rsidR="00150CE2" w:rsidRPr="00862AF1" w:rsidDel="00F64665">
          <w:rPr>
            <w:rFonts w:ascii="Calibri" w:hAnsi="Calibri" w:cs="Calibri"/>
          </w:rPr>
          <w:delText xml:space="preserve"> </w:delText>
        </w:r>
      </w:del>
      <w:del w:id="58" w:author="Matt Lyon" w:date="2020-04-21T15:34:00Z">
        <w:r w:rsidR="00761A59" w:rsidRPr="00862AF1" w:rsidDel="00A053CD">
          <w:rPr>
            <w:rFonts w:ascii="Calibri" w:hAnsi="Calibri" w:cs="Calibri"/>
          </w:rPr>
          <w:delText>Second,</w:delText>
        </w:r>
        <w:r w:rsidR="00FB0B2E" w:rsidRPr="00862AF1" w:rsidDel="00A053CD">
          <w:rPr>
            <w:rFonts w:ascii="Calibri" w:hAnsi="Calibri" w:cs="Calibri"/>
          </w:rPr>
          <w:delText xml:space="preserve"> </w:delText>
        </w:r>
      </w:del>
      <w:del w:id="59" w:author="Matt Lyon" w:date="2020-04-21T15:35:00Z">
        <w:r w:rsidR="00F20674" w:rsidRPr="00862AF1" w:rsidDel="00731F26">
          <w:rPr>
            <w:rFonts w:ascii="Calibri" w:hAnsi="Calibri" w:cs="Calibri"/>
          </w:rPr>
          <w:delText xml:space="preserve">several </w:delText>
        </w:r>
      </w:del>
      <w:del w:id="60" w:author="Matt Lyon" w:date="2020-04-21T15:38:00Z">
        <w:r w:rsidR="00F20674" w:rsidRPr="00862AF1" w:rsidDel="00C52D83">
          <w:rPr>
            <w:rFonts w:ascii="Calibri" w:hAnsi="Calibri" w:cs="Calibri"/>
          </w:rPr>
          <w:delText>libraries and tools</w:delText>
        </w:r>
        <w:r w:rsidR="00A83237" w:rsidRPr="00862AF1" w:rsidDel="00C52D83">
          <w:rPr>
            <w:rFonts w:ascii="Calibri" w:hAnsi="Calibri" w:cs="Calibri"/>
          </w:rPr>
          <w:delText xml:space="preserve"> </w:delText>
        </w:r>
      </w:del>
      <w:del w:id="61" w:author="Matt Lyon" w:date="2020-04-21T15:39:00Z">
        <w:r w:rsidR="00A83237" w:rsidRPr="00862AF1" w:rsidDel="00C52D83">
          <w:rPr>
            <w:rFonts w:ascii="Calibri" w:hAnsi="Calibri" w:cs="Calibri"/>
          </w:rPr>
          <w:delText>provid</w:delText>
        </w:r>
      </w:del>
      <w:del w:id="62" w:author="Matt Lyon" w:date="2020-04-21T15:35:00Z">
        <w:r w:rsidR="00A83237" w:rsidRPr="00862AF1" w:rsidDel="00731F26">
          <w:rPr>
            <w:rFonts w:ascii="Calibri" w:hAnsi="Calibri" w:cs="Calibri"/>
          </w:rPr>
          <w:delText xml:space="preserve">e </w:delText>
        </w:r>
      </w:del>
      <w:del w:id="63" w:author="Matt Lyon" w:date="2020-04-21T15:42:00Z">
        <w:r w:rsidR="00A83237" w:rsidRPr="00862AF1" w:rsidDel="00F458F0">
          <w:rPr>
            <w:rFonts w:ascii="Calibri" w:hAnsi="Calibri" w:cs="Calibri"/>
          </w:rPr>
          <w:delText xml:space="preserve">format </w:delText>
        </w:r>
      </w:del>
      <w:del w:id="64" w:author="Matt Lyon" w:date="2020-04-21T15:40:00Z">
        <w:r w:rsidR="00A83237" w:rsidRPr="00862AF1" w:rsidDel="00C52D83">
          <w:rPr>
            <w:rFonts w:ascii="Calibri" w:hAnsi="Calibri" w:cs="Calibri"/>
          </w:rPr>
          <w:delText>validat</w:delText>
        </w:r>
      </w:del>
      <w:del w:id="65" w:author="Matt Lyon" w:date="2020-04-21T15:39:00Z">
        <w:r w:rsidR="00A83237" w:rsidRPr="00862AF1" w:rsidDel="00C52D83">
          <w:rPr>
            <w:rFonts w:ascii="Calibri" w:hAnsi="Calibri" w:cs="Calibri"/>
          </w:rPr>
          <w:delText>ion</w:delText>
        </w:r>
      </w:del>
      <w:del w:id="66" w:author="Matt Lyon" w:date="2020-04-21T15:40:00Z">
        <w:r w:rsidR="00A83237" w:rsidRPr="00862AF1" w:rsidDel="00C52D83">
          <w:rPr>
            <w:rFonts w:ascii="Calibri" w:hAnsi="Calibri" w:cs="Calibri"/>
          </w:rPr>
          <w:delText xml:space="preserve"> </w:delText>
        </w:r>
      </w:del>
      <w:del w:id="67" w:author="Matt Lyon" w:date="2020-04-21T16:05:00Z">
        <w:r w:rsidR="008C6101" w:rsidRPr="00862AF1" w:rsidDel="00F64665">
          <w:rPr>
            <w:rFonts w:ascii="Calibri" w:hAnsi="Calibri" w:cs="Calibri"/>
          </w:rPr>
          <w:delText>ensu</w:delText>
        </w:r>
      </w:del>
      <w:del w:id="68" w:author="Matt Lyon" w:date="2020-04-21T15:40:00Z">
        <w:r w:rsidR="008C6101" w:rsidRPr="00862AF1" w:rsidDel="00C52D83">
          <w:rPr>
            <w:rFonts w:ascii="Calibri" w:hAnsi="Calibri" w:cs="Calibri"/>
          </w:rPr>
          <w:delText>r</w:delText>
        </w:r>
      </w:del>
      <w:del w:id="69" w:author="Matt Lyon" w:date="2020-04-21T15:35:00Z">
        <w:r w:rsidR="008C6101" w:rsidRPr="00862AF1" w:rsidDel="00731F26">
          <w:rPr>
            <w:rFonts w:ascii="Calibri" w:hAnsi="Calibri" w:cs="Calibri"/>
          </w:rPr>
          <w:delText xml:space="preserve">ing </w:delText>
        </w:r>
      </w:del>
      <w:del w:id="70" w:author="Matt Lyon" w:date="2020-04-21T16:05:00Z">
        <w:r w:rsidR="00903F5B" w:rsidRPr="00862AF1" w:rsidDel="00F64665">
          <w:rPr>
            <w:rFonts w:ascii="Calibri" w:hAnsi="Calibri" w:cs="Calibri"/>
          </w:rPr>
          <w:delText xml:space="preserve">field </w:delText>
        </w:r>
        <w:r w:rsidR="008C6101" w:rsidRPr="00862AF1" w:rsidDel="00F64665">
          <w:rPr>
            <w:rFonts w:ascii="Calibri" w:hAnsi="Calibri" w:cs="Calibri"/>
          </w:rPr>
          <w:delText xml:space="preserve">values are of the appropriate data type </w:delText>
        </w:r>
        <w:r w:rsidR="00F92BAE" w:rsidRPr="00862AF1" w:rsidDel="00F64665">
          <w:rPr>
            <w:rFonts w:ascii="Calibri" w:hAnsi="Calibri" w:cs="Calibri"/>
          </w:rPr>
          <w:delText xml:space="preserve">and </w:delText>
        </w:r>
        <w:r w:rsidR="009B41BF" w:rsidRPr="00862AF1" w:rsidDel="00F64665">
          <w:rPr>
            <w:rFonts w:ascii="Calibri" w:hAnsi="Calibri" w:cs="Calibri"/>
          </w:rPr>
          <w:delText>without</w:delText>
        </w:r>
        <w:r w:rsidR="00F92BAE" w:rsidRPr="00862AF1" w:rsidDel="00F64665">
          <w:rPr>
            <w:rFonts w:ascii="Calibri" w:hAnsi="Calibri" w:cs="Calibri"/>
          </w:rPr>
          <w:delText xml:space="preserve"> missing </w:delText>
        </w:r>
        <w:r w:rsidR="00C51BF4" w:rsidRPr="00862AF1" w:rsidDel="00F64665">
          <w:rPr>
            <w:rFonts w:ascii="Calibri" w:hAnsi="Calibri" w:cs="Calibri"/>
          </w:rPr>
          <w:delText>entries</w:delText>
        </w:r>
        <w:r w:rsidR="009B41BF" w:rsidRPr="00862AF1" w:rsidDel="00F64665">
          <w:rPr>
            <w:rFonts w:ascii="Calibri" w:hAnsi="Calibri" w:cs="Calibri"/>
          </w:rPr>
          <w:delText xml:space="preserve"> </w:delText>
        </w:r>
        <w:r w:rsidR="00F92BAE" w:rsidRPr="00862AF1" w:rsidDel="00F64665">
          <w:rPr>
            <w:rFonts w:ascii="Calibri" w:hAnsi="Calibri" w:cs="Calibri"/>
          </w:rPr>
          <w:delText xml:space="preserve">unless </w:delText>
        </w:r>
        <w:r w:rsidR="009B41BF" w:rsidRPr="00862AF1" w:rsidDel="00F64665">
          <w:rPr>
            <w:rFonts w:ascii="Calibri" w:hAnsi="Calibri" w:cs="Calibri"/>
          </w:rPr>
          <w:delText xml:space="preserve">explicitly </w:delText>
        </w:r>
        <w:r w:rsidR="00F92BAE" w:rsidRPr="00862AF1" w:rsidDel="00F64665">
          <w:rPr>
            <w:rFonts w:ascii="Calibri" w:hAnsi="Calibri" w:cs="Calibri"/>
          </w:rPr>
          <w:delText xml:space="preserve">permitted. These features </w:delText>
        </w:r>
        <w:r w:rsidR="008C6101" w:rsidRPr="00862AF1" w:rsidDel="00F64665">
          <w:rPr>
            <w:rFonts w:ascii="Calibri" w:hAnsi="Calibri" w:cs="Calibri"/>
          </w:rPr>
          <w:delText>reduc</w:delText>
        </w:r>
        <w:r w:rsidR="00F92BAE" w:rsidRPr="00862AF1" w:rsidDel="00F64665">
          <w:rPr>
            <w:rFonts w:ascii="Calibri" w:hAnsi="Calibri" w:cs="Calibri"/>
          </w:rPr>
          <w:delText>e</w:delText>
        </w:r>
        <w:r w:rsidR="008C6101" w:rsidRPr="00862AF1" w:rsidDel="00F64665">
          <w:rPr>
            <w:rFonts w:ascii="Calibri" w:hAnsi="Calibri" w:cs="Calibri"/>
          </w:rPr>
          <w:delText xml:space="preserve"> </w:delText>
        </w:r>
        <w:r w:rsidR="00F92BAE" w:rsidRPr="00862AF1" w:rsidDel="00F64665">
          <w:rPr>
            <w:rFonts w:ascii="Calibri" w:hAnsi="Calibri" w:cs="Calibri"/>
          </w:rPr>
          <w:delText xml:space="preserve">parsing </w:delText>
        </w:r>
        <w:r w:rsidR="008C6101" w:rsidRPr="00862AF1" w:rsidDel="00F64665">
          <w:rPr>
            <w:rFonts w:ascii="Calibri" w:hAnsi="Calibri" w:cs="Calibri"/>
          </w:rPr>
          <w:delText>erro</w:delText>
        </w:r>
        <w:r w:rsidR="00F92BAE" w:rsidRPr="00862AF1" w:rsidDel="00F64665">
          <w:rPr>
            <w:rFonts w:ascii="Calibri" w:hAnsi="Calibri" w:cs="Calibri"/>
          </w:rPr>
          <w:delText>r</w:delText>
        </w:r>
        <w:r w:rsidR="000763D2" w:rsidRPr="00862AF1" w:rsidDel="00F64665">
          <w:rPr>
            <w:rFonts w:ascii="Calibri" w:hAnsi="Calibri" w:cs="Calibri"/>
          </w:rPr>
          <w:delText>s</w:delText>
        </w:r>
        <w:r w:rsidR="008377CB" w:rsidRPr="00862AF1" w:rsidDel="00F64665">
          <w:rPr>
            <w:rFonts w:ascii="Calibri" w:hAnsi="Calibri" w:cs="Calibri"/>
          </w:rPr>
          <w:delText xml:space="preserve"> and prevent </w:delText>
        </w:r>
        <w:r w:rsidR="008803E5" w:rsidRPr="00862AF1" w:rsidDel="00F64665">
          <w:rPr>
            <w:rFonts w:ascii="Calibri" w:hAnsi="Calibri" w:cs="Calibri"/>
          </w:rPr>
          <w:delText xml:space="preserve">unexpected program </w:delText>
        </w:r>
        <w:r w:rsidR="004D7197" w:rsidRPr="00862AF1" w:rsidDel="00F64665">
          <w:rPr>
            <w:rFonts w:ascii="Calibri" w:hAnsi="Calibri" w:cs="Calibri"/>
          </w:rPr>
          <w:delText>operation</w:delText>
        </w:r>
        <w:r w:rsidR="008803E5" w:rsidRPr="00862AF1" w:rsidDel="00F64665">
          <w:rPr>
            <w:rFonts w:ascii="Calibri" w:hAnsi="Calibri" w:cs="Calibri"/>
          </w:rPr>
          <w:delText>.</w:delText>
        </w:r>
      </w:del>
      <w:r w:rsidR="00AF2C6C" w:rsidRPr="00862AF1">
        <w:rPr>
          <w:rFonts w:ascii="Calibri" w:hAnsi="Calibri" w:cs="Calibri"/>
        </w:rPr>
        <w:t xml:space="preserve"> </w:t>
      </w:r>
      <w:commentRangeStart w:id="71"/>
      <w:commentRangeStart w:id="72"/>
      <w:del w:id="73" w:author="Matt Lyon" w:date="2020-04-21T15:36:00Z">
        <w:r w:rsidR="00AF2C6C" w:rsidRPr="00862AF1" w:rsidDel="00731F26">
          <w:rPr>
            <w:rFonts w:ascii="Calibri" w:hAnsi="Calibri" w:cs="Calibri"/>
          </w:rPr>
          <w:delText>Third</w:delText>
        </w:r>
      </w:del>
      <w:ins w:id="74" w:author="Matt Lyon" w:date="2020-04-21T16:41:00Z">
        <w:r w:rsidR="00B42690">
          <w:rPr>
            <w:rFonts w:ascii="Calibri" w:hAnsi="Calibri" w:cs="Calibri"/>
          </w:rPr>
          <w:t>Third</w:t>
        </w:r>
      </w:ins>
      <w:r w:rsidR="00AF2C6C" w:rsidRPr="00862AF1">
        <w:rPr>
          <w:rFonts w:ascii="Calibri" w:hAnsi="Calibri" w:cs="Calibri"/>
        </w:rPr>
        <w:t xml:space="preserve">, </w:t>
      </w:r>
      <w:ins w:id="75" w:author="Matt Lyon" w:date="2020-04-21T15:37:00Z">
        <w:r w:rsidR="000350A6">
          <w:rPr>
            <w:rFonts w:ascii="Calibri" w:hAnsi="Calibri" w:cs="Calibri"/>
          </w:rPr>
          <w:t xml:space="preserve">the </w:t>
        </w:r>
      </w:ins>
      <w:ins w:id="76" w:author="Matt Lyon" w:date="2020-04-21T14:23:00Z">
        <w:r w:rsidR="006A5FFA">
          <w:rPr>
            <w:rFonts w:ascii="Calibri" w:hAnsi="Calibri" w:cs="Calibri"/>
          </w:rPr>
          <w:t>GWAS-</w:t>
        </w:r>
      </w:ins>
      <w:r w:rsidR="00F20674" w:rsidRPr="00862AF1">
        <w:rPr>
          <w:rFonts w:ascii="Calibri" w:hAnsi="Calibri" w:cs="Calibri"/>
        </w:rPr>
        <w:t xml:space="preserve">VCF </w:t>
      </w:r>
      <w:r w:rsidR="007605B9" w:rsidRPr="00862AF1">
        <w:rPr>
          <w:rFonts w:ascii="Calibri" w:hAnsi="Calibri" w:cs="Calibri"/>
        </w:rPr>
        <w:t>file header</w:t>
      </w:r>
      <w:ins w:id="77" w:author="Matt Lyon" w:date="2020-04-21T14:22:00Z">
        <w:r w:rsidR="006A5FFA">
          <w:rPr>
            <w:rFonts w:ascii="Calibri" w:hAnsi="Calibri" w:cs="Calibri"/>
          </w:rPr>
          <w:t xml:space="preserve"> stores </w:t>
        </w:r>
      </w:ins>
      <w:ins w:id="78" w:author="Matt Lyon" w:date="2020-04-21T14:23:00Z">
        <w:r w:rsidR="006A5FFA">
          <w:rPr>
            <w:rFonts w:ascii="Calibri" w:hAnsi="Calibri" w:cs="Calibri"/>
          </w:rPr>
          <w:t xml:space="preserve">comprehensive </w:t>
        </w:r>
      </w:ins>
      <w:ins w:id="79" w:author="Matt Lyon" w:date="2020-04-21T14:22:00Z">
        <w:r w:rsidR="006A5FFA">
          <w:rPr>
            <w:rFonts w:ascii="Calibri" w:hAnsi="Calibri" w:cs="Calibri"/>
          </w:rPr>
          <w:t>metadata</w:t>
        </w:r>
      </w:ins>
      <w:ins w:id="80" w:author="Matt Lyon" w:date="2020-04-21T14:25:00Z">
        <w:r w:rsidR="002557C6">
          <w:rPr>
            <w:rFonts w:ascii="Calibri" w:hAnsi="Calibri" w:cs="Calibri"/>
          </w:rPr>
          <w:t xml:space="preserve"> </w:t>
        </w:r>
      </w:ins>
      <w:ins w:id="81" w:author="Matt Lyon" w:date="2020-04-21T16:45:00Z">
        <w:r w:rsidR="00980F93">
          <w:rPr>
            <w:rFonts w:ascii="Calibri" w:hAnsi="Calibri" w:cs="Calibri"/>
          </w:rPr>
          <w:t xml:space="preserve">about </w:t>
        </w:r>
      </w:ins>
      <w:ins w:id="82" w:author="Matt Lyon" w:date="2020-04-21T14:25:00Z">
        <w:r w:rsidR="002557C6">
          <w:rPr>
            <w:rFonts w:ascii="Calibri" w:hAnsi="Calibri" w:cs="Calibri"/>
          </w:rPr>
          <w:t>the GWAS</w:t>
        </w:r>
      </w:ins>
      <w:ins w:id="83" w:author="Matt Lyon" w:date="2020-04-21T14:23:00Z">
        <w:r w:rsidR="006A5FFA">
          <w:rPr>
            <w:rFonts w:ascii="Calibri" w:hAnsi="Calibri" w:cs="Calibri"/>
          </w:rPr>
          <w:t xml:space="preserve">. </w:t>
        </w:r>
      </w:ins>
      <w:del w:id="84" w:author="Matt Lyon" w:date="2020-04-21T14:22:00Z">
        <w:r w:rsidR="007605B9" w:rsidRPr="00862AF1" w:rsidDel="006A5FFA">
          <w:rPr>
            <w:rFonts w:ascii="Calibri" w:hAnsi="Calibri" w:cs="Calibri"/>
          </w:rPr>
          <w:delText xml:space="preserve">s </w:delText>
        </w:r>
      </w:del>
      <w:del w:id="85" w:author="Matt Lyon" w:date="2020-04-21T14:23:00Z">
        <w:r w:rsidR="007605B9" w:rsidRPr="00862AF1" w:rsidDel="006A5FFA">
          <w:rPr>
            <w:rFonts w:ascii="Calibri" w:hAnsi="Calibri" w:cs="Calibri"/>
          </w:rPr>
          <w:delText>support</w:delText>
        </w:r>
        <w:r w:rsidR="00756A9B" w:rsidRPr="00862AF1" w:rsidDel="006A5FFA">
          <w:rPr>
            <w:rFonts w:ascii="Calibri" w:hAnsi="Calibri" w:cs="Calibri"/>
          </w:rPr>
          <w:delText xml:space="preserve"> embedding</w:delText>
        </w:r>
        <w:r w:rsidR="007605B9" w:rsidRPr="00862AF1" w:rsidDel="006A5FFA">
          <w:rPr>
            <w:rFonts w:ascii="Calibri" w:hAnsi="Calibri" w:cs="Calibri"/>
          </w:rPr>
          <w:delText xml:space="preserve"> custom</w:delText>
        </w:r>
        <w:r w:rsidR="00756A9B" w:rsidRPr="00862AF1" w:rsidDel="006A5FFA">
          <w:rPr>
            <w:rFonts w:ascii="Calibri" w:hAnsi="Calibri" w:cs="Calibri"/>
            <w:color w:val="FF0000"/>
          </w:rPr>
          <w:delText xml:space="preserve"> </w:delText>
        </w:r>
        <w:r w:rsidR="00756A9B" w:rsidRPr="00862AF1" w:rsidDel="006A5FFA">
          <w:rPr>
            <w:rFonts w:ascii="Calibri" w:hAnsi="Calibri" w:cs="Calibri"/>
          </w:rPr>
          <w:delText xml:space="preserve">study/variant/trait-level </w:delText>
        </w:r>
        <w:r w:rsidR="00AF2C6C" w:rsidRPr="00862AF1" w:rsidDel="006A5FFA">
          <w:rPr>
            <w:rFonts w:ascii="Calibri" w:hAnsi="Calibri" w:cs="Calibri"/>
          </w:rPr>
          <w:delText>metadata</w:delText>
        </w:r>
        <w:r w:rsidR="00C12100" w:rsidRPr="00862AF1" w:rsidDel="006A5FFA">
          <w:rPr>
            <w:rFonts w:ascii="Calibri" w:hAnsi="Calibri" w:cs="Calibri"/>
          </w:rPr>
          <w:delText xml:space="preserve"> including data annotation source and version</w:delText>
        </w:r>
        <w:r w:rsidR="00756A9B" w:rsidRPr="00862AF1" w:rsidDel="006A5FFA">
          <w:rPr>
            <w:rFonts w:ascii="Calibri" w:hAnsi="Calibri" w:cs="Calibri"/>
          </w:rPr>
          <w:delText xml:space="preserve">. </w:delText>
        </w:r>
        <w:commentRangeEnd w:id="71"/>
        <w:r w:rsidR="00903F5B" w:rsidRPr="00862AF1" w:rsidDel="006A5FFA">
          <w:rPr>
            <w:rStyle w:val="CommentReference"/>
          </w:rPr>
          <w:commentReference w:id="71"/>
        </w:r>
      </w:del>
      <w:commentRangeEnd w:id="72"/>
      <w:r w:rsidR="000A3EB0">
        <w:rPr>
          <w:rStyle w:val="CommentReference"/>
          <w:rFonts w:asciiTheme="minorHAnsi" w:eastAsiaTheme="minorHAnsi" w:hAnsiTheme="minorHAnsi" w:cstheme="minorBidi"/>
        </w:rPr>
        <w:commentReference w:id="72"/>
      </w:r>
      <w:del w:id="86" w:author="Matt Lyon" w:date="2020-04-21T15:37:00Z">
        <w:r w:rsidR="00756A9B" w:rsidRPr="00862AF1" w:rsidDel="00D5375A">
          <w:rPr>
            <w:rFonts w:ascii="Calibri" w:hAnsi="Calibri" w:cs="Calibri"/>
          </w:rPr>
          <w:delText>Fourth</w:delText>
        </w:r>
      </w:del>
      <w:ins w:id="87" w:author="Matt Lyon" w:date="2020-04-21T16:46:00Z">
        <w:r w:rsidR="00980F93">
          <w:rPr>
            <w:rFonts w:ascii="Calibri" w:hAnsi="Calibri" w:cs="Calibri"/>
          </w:rPr>
          <w:t>Fourth</w:t>
        </w:r>
      </w:ins>
      <w:r w:rsidR="00756A9B" w:rsidRPr="00862AF1">
        <w:rPr>
          <w:rFonts w:ascii="Calibri" w:hAnsi="Calibri" w:cs="Calibri"/>
        </w:rPr>
        <w:t xml:space="preserve">, </w:t>
      </w:r>
      <w:del w:id="88" w:author="Matt Lyon" w:date="2020-04-21T16:04:00Z">
        <w:r w:rsidR="00CF2DA8" w:rsidRPr="00862AF1" w:rsidDel="00AD7B75">
          <w:rPr>
            <w:rFonts w:ascii="Calibri" w:hAnsi="Calibri" w:cs="Calibri"/>
          </w:rPr>
          <w:delText xml:space="preserve">the </w:delText>
        </w:r>
        <w:r w:rsidR="002525B5" w:rsidRPr="00862AF1" w:rsidDel="00AD7B75">
          <w:rPr>
            <w:rFonts w:ascii="Calibri" w:hAnsi="Calibri" w:cs="Calibri"/>
          </w:rPr>
          <w:delText xml:space="preserve">VCF </w:delText>
        </w:r>
        <w:r w:rsidR="00F20674" w:rsidRPr="00862AF1" w:rsidDel="00AD7B75">
          <w:rPr>
            <w:rFonts w:ascii="Calibri" w:hAnsi="Calibri" w:cs="Calibri"/>
          </w:rPr>
          <w:delText xml:space="preserve">format </w:delText>
        </w:r>
        <w:r w:rsidR="002525B5" w:rsidRPr="00862AF1" w:rsidDel="00AD7B75">
          <w:rPr>
            <w:rFonts w:ascii="Calibri" w:hAnsi="Calibri" w:cs="Calibri"/>
          </w:rPr>
          <w:delText xml:space="preserve">is </w:delText>
        </w:r>
        <w:r w:rsidR="005A53F6" w:rsidRPr="00862AF1" w:rsidDel="00AD7B75">
          <w:rPr>
            <w:rFonts w:ascii="Calibri" w:hAnsi="Calibri" w:cs="Calibri"/>
          </w:rPr>
          <w:delText xml:space="preserve">well </w:delText>
        </w:r>
        <w:r w:rsidR="002525B5" w:rsidRPr="00862AF1" w:rsidDel="00AD7B75">
          <w:rPr>
            <w:rFonts w:ascii="Calibri" w:hAnsi="Calibri" w:cs="Calibri"/>
          </w:rPr>
          <w:delText xml:space="preserve">established </w:delText>
        </w:r>
        <w:r w:rsidR="00F44F2D" w:rsidRPr="00862AF1" w:rsidDel="00AD7B75">
          <w:rPr>
            <w:rFonts w:ascii="Calibri" w:hAnsi="Calibri" w:cs="Calibri"/>
          </w:rPr>
          <w:delText xml:space="preserve">and </w:delText>
        </w:r>
        <w:r w:rsidR="005A53F6" w:rsidRPr="00862AF1" w:rsidDel="00AD7B75">
          <w:rPr>
            <w:rFonts w:ascii="Calibri" w:hAnsi="Calibri" w:cs="Calibri"/>
          </w:rPr>
          <w:delText xml:space="preserve">supported </w:delText>
        </w:r>
        <w:r w:rsidR="002525B5" w:rsidRPr="00862AF1" w:rsidDel="00AD7B75">
          <w:rPr>
            <w:rFonts w:ascii="Calibri" w:hAnsi="Calibri" w:cs="Calibri"/>
          </w:rPr>
          <w:delText xml:space="preserve">by existing tools </w:delText>
        </w:r>
        <w:r w:rsidR="00B713FE" w:rsidRPr="00862AF1" w:rsidDel="00AD7B75">
          <w:rPr>
            <w:rFonts w:ascii="Calibri" w:hAnsi="Calibri" w:cs="Calibri"/>
          </w:rPr>
          <w:delText xml:space="preserve">providing a range of </w:delText>
        </w:r>
        <w:commentRangeStart w:id="89"/>
        <w:commentRangeStart w:id="90"/>
        <w:r w:rsidR="009D3A11" w:rsidRPr="00862AF1" w:rsidDel="00AD7B75">
          <w:rPr>
            <w:rFonts w:ascii="Calibri" w:hAnsi="Calibri" w:cs="Calibri"/>
          </w:rPr>
          <w:delText>anal</w:delText>
        </w:r>
      </w:del>
      <w:del w:id="91" w:author="Matt Lyon" w:date="2020-04-21T11:24:00Z">
        <w:r w:rsidR="009D3A11" w:rsidRPr="00862AF1" w:rsidDel="00472453">
          <w:rPr>
            <w:rFonts w:ascii="Calibri" w:hAnsi="Calibri" w:cs="Calibri"/>
          </w:rPr>
          <w:delText xml:space="preserve">ytical </w:delText>
        </w:r>
      </w:del>
      <w:commentRangeEnd w:id="89"/>
      <w:del w:id="92" w:author="Matt Lyon" w:date="2020-04-21T16:04:00Z">
        <w:r w:rsidR="00903F5B" w:rsidRPr="00862AF1" w:rsidDel="00AD7B75">
          <w:rPr>
            <w:rStyle w:val="CommentReference"/>
          </w:rPr>
          <w:commentReference w:id="89"/>
        </w:r>
        <w:commentRangeEnd w:id="90"/>
        <w:r w:rsidR="00954E43" w:rsidDel="00AD7B75">
          <w:rPr>
            <w:rStyle w:val="CommentReference"/>
            <w:rFonts w:asciiTheme="minorHAnsi" w:eastAsiaTheme="minorHAnsi" w:hAnsiTheme="minorHAnsi" w:cstheme="minorBidi"/>
          </w:rPr>
          <w:commentReference w:id="90"/>
        </w:r>
      </w:del>
      <w:del w:id="93" w:author="Matt Lyon" w:date="2020-04-21T11:24:00Z">
        <w:r w:rsidR="00B713FE" w:rsidRPr="00862AF1" w:rsidDel="00D06AD8">
          <w:rPr>
            <w:rFonts w:ascii="Calibri" w:hAnsi="Calibri" w:cs="Calibri"/>
          </w:rPr>
          <w:delText>function</w:delText>
        </w:r>
        <w:r w:rsidR="008E2F8E" w:rsidRPr="00862AF1" w:rsidDel="00D06AD8">
          <w:rPr>
            <w:rFonts w:ascii="Calibri" w:hAnsi="Calibri" w:cs="Calibri"/>
          </w:rPr>
          <w:delText>s</w:delText>
        </w:r>
      </w:del>
      <w:del w:id="94" w:author="Matt Lyon" w:date="2020-04-21T16:04:00Z">
        <w:r w:rsidR="002525B5" w:rsidRPr="00862AF1" w:rsidDel="00AD7B75">
          <w:rPr>
            <w:rFonts w:ascii="Calibri" w:hAnsi="Calibri" w:cs="Calibri"/>
          </w:rPr>
          <w:delText>.</w:delText>
        </w:r>
        <w:r w:rsidR="001338CB" w:rsidRPr="00862AF1" w:rsidDel="00AD7B75">
          <w:rPr>
            <w:rFonts w:ascii="Calibri" w:hAnsi="Calibri" w:cs="Calibri"/>
          </w:rPr>
          <w:delText xml:space="preserve"> </w:delText>
        </w:r>
      </w:del>
      <w:del w:id="95" w:author="Matt Lyon" w:date="2020-04-21T16:05:00Z">
        <w:r w:rsidR="001338CB" w:rsidRPr="00862AF1" w:rsidDel="00F64665">
          <w:rPr>
            <w:rFonts w:ascii="Calibri" w:hAnsi="Calibri" w:cs="Calibri"/>
          </w:rPr>
          <w:delText xml:space="preserve">Finally, </w:delText>
        </w:r>
      </w:del>
      <w:r w:rsidR="00F20674" w:rsidRPr="00862AF1">
        <w:rPr>
          <w:rFonts w:ascii="Calibri" w:hAnsi="Calibri" w:cs="Calibri"/>
        </w:rPr>
        <w:t xml:space="preserve">a </w:t>
      </w:r>
      <w:ins w:id="96" w:author="Matt Lyon" w:date="2020-04-21T11:22:00Z">
        <w:r w:rsidR="004041FB">
          <w:rPr>
            <w:rFonts w:ascii="Calibri" w:hAnsi="Calibri" w:cs="Calibri"/>
          </w:rPr>
          <w:t>GWAS-</w:t>
        </w:r>
      </w:ins>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w:t>
      </w:r>
      <w:r w:rsidR="00F20674" w:rsidRPr="00862AF1">
        <w:rPr>
          <w:rFonts w:ascii="Calibri" w:hAnsi="Calibri" w:cs="Calibri"/>
        </w:rPr>
        <w:lastRenderedPageBreak/>
        <w:t>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0A0FDF0E" w14:textId="07566C08" w:rsidR="00F64665" w:rsidRDefault="00F64665" w:rsidP="00F64665">
      <w:pPr>
        <w:rPr>
          <w:ins w:id="97" w:author="Matt Lyon" w:date="2020-04-21T16:06:00Z"/>
          <w:rFonts w:ascii="Calibri" w:hAnsi="Calibri" w:cs="Calibri"/>
        </w:rPr>
      </w:pPr>
    </w:p>
    <w:p w14:paraId="507D4962" w14:textId="77777777" w:rsidR="00F64665" w:rsidRPr="00862AF1" w:rsidRDefault="00F64665" w:rsidP="00F64665">
      <w:pPr>
        <w:rPr>
          <w:ins w:id="98" w:author="Matt Lyon" w:date="2020-04-21T16:05:00Z"/>
          <w:rFonts w:ascii="Calibri" w:hAnsi="Calibri" w:cs="Calibri"/>
        </w:rPr>
      </w:pPr>
    </w:p>
    <w:p w14:paraId="7A7F605C" w14:textId="77777777" w:rsidR="009B11C9" w:rsidRPr="00862AF1" w:rsidDel="00F64665" w:rsidRDefault="009B11C9" w:rsidP="00835D88">
      <w:pPr>
        <w:rPr>
          <w:del w:id="99" w:author="Matt Lyon" w:date="2020-04-21T16:05:00Z"/>
          <w:rFonts w:ascii="Calibri" w:hAnsi="Calibri" w:cs="Calibri"/>
        </w:rPr>
      </w:pPr>
    </w:p>
    <w:p w14:paraId="596BAA68" w14:textId="4A2F7E71"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commentRangeStart w:id="100"/>
      <w:commentRangeStart w:id="101"/>
      <w:del w:id="102" w:author="Matt Lyon" w:date="2020-04-21T11:01:00Z">
        <w:r w:rsidRPr="00862AF1" w:rsidDel="00725AF6">
          <w:rPr>
            <w:rFonts w:ascii="Calibri" w:hAnsi="Calibri" w:cs="Calibri"/>
          </w:rPr>
          <w:delText xml:space="preserve">flat </w:delText>
        </w:r>
      </w:del>
      <w:ins w:id="103" w:author="Matt Lyon" w:date="2020-04-21T11:26:00Z">
        <w:r w:rsidR="00F66731">
          <w:rPr>
            <w:rFonts w:ascii="Calibri" w:hAnsi="Calibri" w:cs="Calibri"/>
          </w:rPr>
          <w:t>TSV</w:t>
        </w:r>
      </w:ins>
      <w:ins w:id="104" w:author="Matt Lyon" w:date="2020-04-21T11:01:00Z">
        <w:r w:rsidR="00725AF6" w:rsidRPr="00862AF1">
          <w:rPr>
            <w:rFonts w:ascii="Calibri" w:hAnsi="Calibri" w:cs="Calibri"/>
          </w:rPr>
          <w:t xml:space="preserve"> </w:t>
        </w:r>
      </w:ins>
      <w:del w:id="105" w:author="Matt Lyon" w:date="2020-04-21T11:31:00Z">
        <w:r w:rsidRPr="00862AF1" w:rsidDel="00F845B8">
          <w:rPr>
            <w:rFonts w:ascii="Calibri" w:hAnsi="Calibri" w:cs="Calibri"/>
          </w:rPr>
          <w:delText xml:space="preserve">files </w:delText>
        </w:r>
      </w:del>
      <w:commentRangeEnd w:id="100"/>
      <w:commentRangeEnd w:id="101"/>
      <w:ins w:id="106" w:author="Matt Lyon" w:date="2020-04-21T11:31:00Z">
        <w:r w:rsidR="00F845B8">
          <w:rPr>
            <w:rFonts w:ascii="Calibri" w:hAnsi="Calibri" w:cs="Calibri"/>
          </w:rPr>
          <w:t>format</w:t>
        </w:r>
        <w:r w:rsidR="00F845B8" w:rsidRPr="00862AF1">
          <w:rPr>
            <w:rFonts w:ascii="Calibri" w:hAnsi="Calibri" w:cs="Calibri"/>
          </w:rPr>
          <w:t xml:space="preserve"> </w:t>
        </w:r>
      </w:ins>
      <w:r w:rsidR="00903F5B" w:rsidRPr="00862AF1">
        <w:rPr>
          <w:rStyle w:val="CommentReference"/>
        </w:rPr>
        <w:commentReference w:id="100"/>
      </w:r>
      <w:r w:rsidR="00954E43">
        <w:rPr>
          <w:rStyle w:val="CommentReference"/>
          <w:rFonts w:asciiTheme="minorHAnsi" w:eastAsiaTheme="minorHAnsi" w:hAnsiTheme="minorHAnsi" w:cstheme="minorBidi"/>
        </w:rPr>
        <w:commentReference w:id="101"/>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ins w:id="107" w:author="Matt Lyon" w:date="2020-04-21T11:27:00Z">
        <w:r w:rsidR="00C933EC">
          <w:rPr>
            <w:rFonts w:ascii="Calibri" w:hAnsi="Calibri" w:cs="Calibri"/>
          </w:rPr>
          <w:t>mean query duration</w:t>
        </w:r>
      </w:ins>
      <w:ins w:id="108" w:author="Matt Lyon" w:date="2020-04-21T11:28:00Z">
        <w:r w:rsidR="00C933EC">
          <w:rPr>
            <w:rFonts w:ascii="Calibri" w:hAnsi="Calibri" w:cs="Calibri"/>
          </w:rPr>
          <w:t xml:space="preserve"> in GWAS-VCF</w:t>
        </w:r>
      </w:ins>
      <w:ins w:id="109" w:author="Matt Lyon" w:date="2020-04-21T11:27:00Z">
        <w:r w:rsidR="00C933EC">
          <w:rPr>
            <w:rFonts w:ascii="Calibri" w:hAnsi="Calibri" w:cs="Calibri"/>
          </w:rPr>
          <w:t xml:space="preserve"> </w:t>
        </w:r>
      </w:ins>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ins w:id="110" w:author="Matt Lyon" w:date="2020-04-21T11:30:00Z">
        <w:r w:rsidR="00E633A2">
          <w:rPr>
            <w:rFonts w:ascii="Calibri" w:hAnsi="Calibri" w:cs="Calibri"/>
          </w:rPr>
          <w:t xml:space="preserve">vs </w:t>
        </w:r>
      </w:ins>
      <w:del w:id="111" w:author="Matt Lyon" w:date="2020-04-21T11:30:00Z">
        <w:r w:rsidR="00FE1456" w:rsidRPr="00862AF1" w:rsidDel="00E633A2">
          <w:rPr>
            <w:rFonts w:ascii="Calibri" w:hAnsi="Calibri" w:cs="Calibri"/>
          </w:rPr>
          <w:delText>tha</w:delText>
        </w:r>
      </w:del>
      <w:del w:id="112" w:author="Matt Lyon" w:date="2020-04-21T11:29:00Z">
        <w:r w:rsidR="00FE1456" w:rsidRPr="00862AF1" w:rsidDel="00E633A2">
          <w:rPr>
            <w:rFonts w:ascii="Calibri" w:hAnsi="Calibri" w:cs="Calibri"/>
          </w:rPr>
          <w:delText xml:space="preserve">n unindexed </w:delText>
        </w:r>
        <w:r w:rsidR="002E3BBB" w:rsidRPr="00862AF1" w:rsidDel="00E633A2">
          <w:rPr>
            <w:rFonts w:ascii="Calibri" w:hAnsi="Calibri" w:cs="Calibri"/>
          </w:rPr>
          <w:delText>TSV</w:delText>
        </w:r>
      </w:del>
      <w:del w:id="113" w:author="Matt Lyon" w:date="2020-04-21T11:26:00Z">
        <w:r w:rsidR="002E3BBB" w:rsidRPr="00862AF1" w:rsidDel="00B66125">
          <w:rPr>
            <w:rFonts w:ascii="Calibri" w:hAnsi="Calibri" w:cs="Calibri"/>
          </w:rPr>
          <w:delText>?</w:delText>
        </w:r>
      </w:del>
      <w:del w:id="114" w:author="Matt Lyon" w:date="2020-04-21T11:29:00Z">
        <w:r w:rsidR="002E3BBB" w:rsidRPr="00862AF1" w:rsidDel="00E633A2">
          <w:rPr>
            <w:rFonts w:ascii="Calibri" w:hAnsi="Calibri" w:cs="Calibri"/>
          </w:rPr>
          <w:delText xml:space="preserve"> </w:delText>
        </w:r>
        <w:r w:rsidR="00FE1456" w:rsidRPr="00862AF1" w:rsidDel="00E633A2">
          <w:rPr>
            <w:rFonts w:ascii="Calibri" w:hAnsi="Calibri" w:cs="Calibri"/>
          </w:rPr>
          <w:delText>(</w:delText>
        </w:r>
      </w:del>
      <w:ins w:id="115" w:author="Matt Lyon" w:date="2020-04-21T11:28:00Z">
        <w:r w:rsidR="00314204">
          <w:rPr>
            <w:rFonts w:ascii="Calibri" w:hAnsi="Calibri" w:cs="Calibri"/>
          </w:rPr>
          <w:t>mean query duration in TSV</w:t>
        </w:r>
        <w:r w:rsidR="00314204" w:rsidRPr="00862AF1">
          <w:rPr>
            <w:rFonts w:ascii="Calibri" w:hAnsi="Calibri" w:cs="Calibri"/>
          </w:rPr>
          <w:t xml:space="preserve"> </w:t>
        </w:r>
      </w:ins>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ins w:id="116" w:author="Matt Lyon" w:date="2020-04-21T11:34:00Z">
        <w:r w:rsidR="008605DA">
          <w:rPr>
            <w:rFonts w:ascii="Calibri" w:hAnsi="Calibri" w:cs="Calibri"/>
          </w:rPr>
          <w:t xml:space="preserve"> </w:t>
        </w:r>
        <w:proofErr w:type="spellStart"/>
        <w:r w:rsidR="008605DA">
          <w:rPr>
            <w:rFonts w:ascii="Calibri" w:hAnsi="Calibri" w:cs="Calibri"/>
          </w:rPr>
          <w:t>rsid</w:t>
        </w:r>
      </w:ins>
      <w:proofErr w:type="spellEnd"/>
      <w:del w:id="117" w:author="Matt Lyon" w:date="2020-04-21T11:34:00Z">
        <w:r w:rsidR="00FE1456" w:rsidRPr="00862AF1" w:rsidDel="008605DA">
          <w:rPr>
            <w:rFonts w:ascii="Calibri" w:hAnsi="Calibri" w:cs="Calibri"/>
          </w:rPr>
          <w:delText xml:space="preserve"> </w:delText>
        </w:r>
        <w:commentRangeStart w:id="118"/>
        <w:commentRangeStart w:id="119"/>
        <w:r w:rsidR="00FE1456" w:rsidRPr="00862AF1" w:rsidDel="008605DA">
          <w:rPr>
            <w:rFonts w:ascii="Calibri" w:hAnsi="Calibri" w:cs="Calibri"/>
          </w:rPr>
          <w:delText>dbSNP identifier</w:delText>
        </w:r>
      </w:del>
      <w:r w:rsidR="00FE1456" w:rsidRPr="00862AF1">
        <w:rPr>
          <w:rFonts w:ascii="Calibri" w:hAnsi="Calibri" w:cs="Calibri"/>
        </w:rPr>
        <w:t xml:space="preserve"> </w:t>
      </w:r>
      <w:commentRangeEnd w:id="118"/>
      <w:r w:rsidR="002E3BBB" w:rsidRPr="00862AF1">
        <w:rPr>
          <w:rStyle w:val="CommentReference"/>
        </w:rPr>
        <w:commentReference w:id="118"/>
      </w:r>
      <w:commentRangeEnd w:id="119"/>
      <w:r w:rsidR="00EA5972">
        <w:rPr>
          <w:rStyle w:val="CommentReference"/>
          <w:rFonts w:asciiTheme="minorHAnsi" w:eastAsiaTheme="minorHAnsi" w:hAnsiTheme="minorHAnsi" w:cstheme="minorBidi"/>
        </w:rPr>
        <w:commentReference w:id="119"/>
      </w:r>
      <w:r w:rsidR="00FE1456" w:rsidRPr="00862AF1">
        <w:rPr>
          <w:rFonts w:ascii="Calibri" w:hAnsi="Calibri" w:cs="Calibri"/>
        </w:rPr>
        <w:t>(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del w:id="120" w:author="Matt Lyon" w:date="2020-04-21T11:27:00Z">
        <w:r w:rsidR="00FE1456" w:rsidRPr="00862AF1" w:rsidDel="00B66125">
          <w:rPr>
            <w:rFonts w:ascii="Calibri" w:hAnsi="Calibri" w:cs="Calibri"/>
          </w:rPr>
          <w:delText>unindexed text</w:delText>
        </w:r>
      </w:del>
      <w:ins w:id="121" w:author="Matt Lyon" w:date="2020-04-21T11:27:00Z">
        <w:r w:rsidR="00B66125">
          <w:rPr>
            <w:rFonts w:ascii="Calibri" w:hAnsi="Calibri" w:cs="Calibri"/>
          </w:rPr>
          <w:t>TSV</w:t>
        </w:r>
      </w:ins>
      <w:r w:rsidR="00FE1456" w:rsidRPr="00862AF1">
        <w:rPr>
          <w:rFonts w:ascii="Calibri" w:hAnsi="Calibri" w:cs="Calibri"/>
        </w:rPr>
        <w:t xml:space="preserve"> (</w:t>
      </w:r>
      <w:ins w:id="122" w:author="Matt Lyon" w:date="2020-04-21T11:31:00Z">
        <w:r w:rsidR="000B112D">
          <w:rPr>
            <w:rFonts w:ascii="Calibri" w:hAnsi="Calibri" w:cs="Calibri"/>
          </w:rPr>
          <w:t>mean query duration in TSV</w:t>
        </w:r>
        <w:r w:rsidR="000B112D" w:rsidRPr="00862AF1">
          <w:rPr>
            <w:rFonts w:ascii="Calibri" w:hAnsi="Calibri" w:cs="Calibri"/>
          </w:rPr>
          <w:t xml:space="preserve"> </w:t>
        </w:r>
      </w:ins>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ins w:id="123" w:author="Matt Lyon" w:date="2020-04-21T11:31:00Z">
        <w:r w:rsidR="000B112D">
          <w:rPr>
            <w:rFonts w:ascii="Calibri" w:hAnsi="Calibri" w:cs="Calibri"/>
          </w:rPr>
          <w:t>mean query duration in GWAS-VCF</w:t>
        </w:r>
        <w:r w:rsidR="000B112D" w:rsidRPr="00862AF1">
          <w:rPr>
            <w:rFonts w:ascii="Calibri" w:hAnsi="Calibri" w:cs="Calibri"/>
          </w:rPr>
          <w:t xml:space="preserve"> </w:t>
        </w:r>
      </w:ins>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del w:id="124" w:author="Matt Lyon" w:date="2020-04-21T11:32:00Z">
        <w:r w:rsidR="00FE1456" w:rsidRPr="00862AF1" w:rsidDel="005A3092">
          <w:rPr>
            <w:rFonts w:ascii="Calibri" w:hAnsi="Calibri" w:cs="Calibri"/>
          </w:rPr>
          <w:delText xml:space="preserve">Alternatively, </w:delText>
        </w:r>
        <w:r w:rsidR="008F4B76" w:rsidRPr="00862AF1" w:rsidDel="005A3092">
          <w:rPr>
            <w:rFonts w:ascii="Calibri" w:hAnsi="Calibri" w:cs="Calibri"/>
          </w:rPr>
          <w:delText xml:space="preserve">GWAS-VCF </w:delText>
        </w:r>
        <w:r w:rsidR="00FE1456" w:rsidRPr="00862AF1" w:rsidDel="005A3092">
          <w:rPr>
            <w:rFonts w:ascii="Calibri" w:hAnsi="Calibri" w:cs="Calibri"/>
          </w:rPr>
          <w:delText xml:space="preserve">files could be read entirely into memory </w:delText>
        </w:r>
        <w:r w:rsidR="00BF7744" w:rsidRPr="00862AF1" w:rsidDel="005A3092">
          <w:rPr>
            <w:rFonts w:ascii="Calibri" w:hAnsi="Calibri" w:cs="Calibri"/>
          </w:rPr>
          <w:delText>(</w:delText>
        </w:r>
        <w:r w:rsidR="00FE1456" w:rsidRPr="00862AF1" w:rsidDel="005A3092">
          <w:rPr>
            <w:rFonts w:ascii="Calibri" w:hAnsi="Calibri" w:cs="Calibri"/>
          </w:rPr>
          <w:delText>if possible</w:delText>
        </w:r>
        <w:r w:rsidR="00BF7744" w:rsidRPr="00862AF1" w:rsidDel="005A3092">
          <w:rPr>
            <w:rFonts w:ascii="Calibri" w:hAnsi="Calibri" w:cs="Calibri"/>
          </w:rPr>
          <w:delText xml:space="preserve">) </w:delText>
        </w:r>
        <w:r w:rsidR="00FE1456" w:rsidRPr="00862AF1" w:rsidDel="005A3092">
          <w:rPr>
            <w:rFonts w:ascii="Calibri" w:hAnsi="Calibri" w:cs="Calibri"/>
          </w:rPr>
          <w:delText xml:space="preserve">or loaded into a dedicated database </w:delText>
        </w:r>
        <w:r w:rsidR="00F75AB1" w:rsidRPr="00862AF1" w:rsidDel="005A3092">
          <w:rPr>
            <w:rFonts w:ascii="Calibri" w:hAnsi="Calibri" w:cs="Calibri"/>
          </w:rPr>
          <w:delText>as</w:delText>
        </w:r>
        <w:r w:rsidR="002E3BBB" w:rsidRPr="00862AF1" w:rsidDel="005A3092">
          <w:rPr>
            <w:rFonts w:ascii="Calibri" w:hAnsi="Calibri" w:cs="Calibri"/>
          </w:rPr>
          <w:delText xml:space="preserve"> a file (e.g., </w:delText>
        </w:r>
        <w:r w:rsidR="002E3BBB" w:rsidRPr="00862AF1" w:rsidDel="005A3092">
          <w:rPr>
            <w:rFonts w:ascii="Calibri" w:eastAsiaTheme="minorHAnsi" w:hAnsi="Calibri" w:cs="Calibri"/>
          </w:rPr>
          <w:delText>SeqArray GDS</w:delText>
        </w:r>
        <w:r w:rsidR="002E3BBB" w:rsidRPr="00862AF1" w:rsidDel="005A3092">
          <w:rPr>
            <w:rFonts w:ascii="Calibri" w:hAnsi="Calibri" w:cs="Calibri"/>
          </w:rPr>
          <w:delText xml:space="preserve">) or online (e.g., </w:delText>
        </w:r>
        <w:r w:rsidR="00FE1456" w:rsidRPr="00862AF1" w:rsidDel="005A3092">
          <w:rPr>
            <w:rFonts w:ascii="Calibri" w:hAnsi="Calibri" w:cs="Calibri"/>
          </w:rPr>
          <w:delText xml:space="preserve">GenomicsDB </w:delText>
        </w:r>
        <w:r w:rsidR="00FE1456" w:rsidRPr="00862AF1" w:rsidDel="005A3092">
          <w:rPr>
            <w:rFonts w:ascii="Calibri" w:hAnsi="Calibri" w:cs="Calibri"/>
          </w:rPr>
          <w:fldChar w:fldCharType="begin" w:fldLock="1"/>
        </w:r>
        <w:r w:rsidR="004B6ED4" w:rsidDel="005A3092">
          <w:rPr>
            <w:rFonts w:ascii="Calibri" w:hAnsi="Calibri" w:cs="Calibri"/>
          </w:rPr>
          <w:del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2&lt;/sup&gt;","plainTextFormattedCitation":"22","previouslyFormattedCitation":"&lt;sup&gt;21&lt;/sup&gt;"},"properties":{"noteIndex":0},"schema":"https://github.com/citation-style-language/schema/raw/master/csl-citation.json"}</w:delInstrText>
        </w:r>
        <w:r w:rsidR="00FE1456" w:rsidRPr="00862AF1" w:rsidDel="005A3092">
          <w:rPr>
            <w:rFonts w:ascii="Calibri" w:hAnsi="Calibri" w:cs="Calibri"/>
          </w:rPr>
          <w:fldChar w:fldCharType="separate"/>
        </w:r>
        <w:r w:rsidR="004B6ED4" w:rsidRPr="004B6ED4" w:rsidDel="005A3092">
          <w:rPr>
            <w:rFonts w:ascii="Calibri" w:hAnsi="Calibri" w:cs="Calibri"/>
            <w:noProof/>
            <w:vertAlign w:val="superscript"/>
          </w:rPr>
          <w:delText>22</w:delText>
        </w:r>
        <w:r w:rsidR="00FE1456" w:rsidRPr="00862AF1" w:rsidDel="005A3092">
          <w:rPr>
            <w:rFonts w:ascii="Calibri" w:hAnsi="Calibri" w:cs="Calibri"/>
          </w:rPr>
          <w:fldChar w:fldCharType="end"/>
        </w:r>
        <w:r w:rsidR="002E3BBB" w:rsidRPr="00862AF1" w:rsidDel="005A3092">
          <w:rPr>
            <w:rFonts w:ascii="Calibri" w:hAnsi="Calibri" w:cs="Calibri"/>
          </w:rPr>
          <w:delText xml:space="preserve">) </w:delText>
        </w:r>
        <w:r w:rsidR="00FE1456" w:rsidRPr="00862AF1" w:rsidDel="005A3092">
          <w:rPr>
            <w:rFonts w:ascii="Calibri" w:hAnsi="Calibri" w:cs="Calibri"/>
          </w:rPr>
          <w:delText>which might offer better query performance.</w:delText>
        </w:r>
      </w:del>
    </w:p>
    <w:p w14:paraId="70B60E10" w14:textId="77777777" w:rsidR="009C6661" w:rsidRPr="00862AF1" w:rsidRDefault="009C6661" w:rsidP="00835D88">
      <w:pPr>
        <w:rPr>
          <w:rFonts w:ascii="Calibri" w:hAnsi="Calibri" w:cs="Calibri"/>
        </w:rPr>
      </w:pPr>
    </w:p>
    <w:p w14:paraId="2828B348" w14:textId="0F45327F"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 Finally, </w:t>
      </w:r>
      <w:r w:rsidR="00646FC7" w:rsidRPr="00862AF1">
        <w:rPr>
          <w:rFonts w:ascii="Calibri" w:hAnsi="Calibri" w:cs="Calibri"/>
        </w:rPr>
        <w:t>the</w:t>
      </w:r>
      <w:r w:rsidRPr="00862AF1">
        <w:rPr>
          <w:rFonts w:ascii="Calibri" w:hAnsi="Calibri" w:cs="Calibri"/>
        </w:rPr>
        <w:t xml:space="preserve"> 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commentRangeStart w:id="125"/>
      <w:commentRangeStart w:id="126"/>
      <w:del w:id="127" w:author="Matt Lyon" w:date="2020-04-21T11:45:00Z">
        <w:r w:rsidR="00A71ABF" w:rsidRPr="00862AF1" w:rsidDel="00572E60">
          <w:rPr>
            <w:rFonts w:ascii="Calibri" w:hAnsi="Calibri" w:cs="Calibri"/>
          </w:rPr>
          <w:delText>v</w:delText>
        </w:r>
      </w:del>
      <w:proofErr w:type="spellStart"/>
      <w:ins w:id="128" w:author="Matt Lyon" w:date="2020-04-21T11:44:00Z">
        <w:r w:rsidR="00572E60">
          <w:rPr>
            <w:rFonts w:ascii="Calibri" w:hAnsi="Calibri" w:cs="Calibri"/>
          </w:rPr>
          <w:t>rsid</w:t>
        </w:r>
        <w:proofErr w:type="spellEnd"/>
        <w:r w:rsidR="00572E60">
          <w:rPr>
            <w:rFonts w:ascii="Calibri" w:hAnsi="Calibri" w:cs="Calibri"/>
          </w:rPr>
          <w:t xml:space="preserve"> </w:t>
        </w:r>
      </w:ins>
      <w:del w:id="129" w:author="Matt Lyon" w:date="2020-04-21T11:44:00Z">
        <w:r w:rsidR="00A71ABF" w:rsidRPr="00862AF1" w:rsidDel="00572E60">
          <w:rPr>
            <w:rFonts w:ascii="Calibri" w:hAnsi="Calibri" w:cs="Calibri"/>
          </w:rPr>
          <w:delText>ariant</w:delText>
        </w:r>
        <w:commentRangeEnd w:id="125"/>
        <w:r w:rsidR="00A71ABF" w:rsidRPr="00862AF1" w:rsidDel="00572E60">
          <w:rPr>
            <w:rStyle w:val="CommentReference"/>
            <w:rFonts w:asciiTheme="minorHAnsi" w:eastAsiaTheme="minorHAnsi" w:hAnsiTheme="minorHAnsi" w:cstheme="minorBidi"/>
          </w:rPr>
          <w:commentReference w:id="125"/>
        </w:r>
        <w:commentRangeEnd w:id="126"/>
        <w:r w:rsidR="0080653B" w:rsidDel="00572E60">
          <w:rPr>
            <w:rStyle w:val="CommentReference"/>
            <w:rFonts w:asciiTheme="minorHAnsi" w:eastAsiaTheme="minorHAnsi" w:hAnsiTheme="minorHAnsi" w:cstheme="minorBidi"/>
          </w:rPr>
          <w:commentReference w:id="126"/>
        </w:r>
        <w:r w:rsidR="00A71ABF" w:rsidRPr="00862AF1" w:rsidDel="00572E60">
          <w:rPr>
            <w:rFonts w:ascii="Calibri" w:hAnsi="Calibri" w:cs="Calibri"/>
          </w:rPr>
          <w:delText xml:space="preserve"> </w:delText>
        </w:r>
        <w:r w:rsidRPr="00862AF1" w:rsidDel="00572E60">
          <w:rPr>
            <w:rFonts w:ascii="Calibri" w:hAnsi="Calibri" w:cs="Calibri"/>
          </w:rPr>
          <w:delText>identifier</w:delText>
        </w:r>
      </w:del>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3B0B6A60"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904077" w:rsidRPr="00862AF1">
        <w:rPr>
          <w:rFonts w:ascii="Calibri" w:hAnsi="Calibri" w:cs="Calibri"/>
        </w:rPr>
        <w:fldChar w:fldCharType="separate"/>
      </w:r>
      <w:r w:rsidR="00B61727" w:rsidRPr="00B61727">
        <w:rPr>
          <w:rFonts w:ascii="Calibri" w:hAnsi="Calibri" w:cs="Calibri"/>
          <w:noProof/>
          <w:vertAlign w:val="superscript"/>
        </w:rPr>
        <w:t>20</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C52D83">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00904077" w:rsidRPr="00862AF1">
        <w:rPr>
          <w:rFonts w:ascii="Calibri" w:hAnsi="Calibri" w:cs="Calibri"/>
        </w:rPr>
        <w:fldChar w:fldCharType="separate"/>
      </w:r>
      <w:r w:rsidR="00C52D83" w:rsidRPr="00C52D83">
        <w:rPr>
          <w:rFonts w:ascii="Calibri" w:hAnsi="Calibri" w:cs="Calibri"/>
          <w:noProof/>
          <w:vertAlign w:val="superscript"/>
        </w:rPr>
        <w:t>21</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904077" w:rsidRPr="00862AF1">
        <w:rPr>
          <w:rFonts w:ascii="Calibri" w:hAnsi="Calibri" w:cs="Calibri"/>
        </w:rPr>
        <w:fldChar w:fldCharType="separate"/>
      </w:r>
      <w:r w:rsidR="006E0B14" w:rsidRPr="006E0B14">
        <w:rPr>
          <w:rFonts w:ascii="Calibri" w:hAnsi="Calibri" w:cs="Calibri"/>
          <w:noProof/>
          <w:vertAlign w:val="superscript"/>
        </w:rPr>
        <w:t>23</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 xml:space="preserve">Further, </w:t>
      </w:r>
      <w:proofErr w:type="spellStart"/>
      <w:r w:rsidR="00274788" w:rsidRPr="00862AF1">
        <w:rPr>
          <w:rFonts w:ascii="Calibri" w:hAnsi="Calibri" w:cs="Calibri"/>
        </w:rPr>
        <w:t>gwasglue</w:t>
      </w:r>
      <w:proofErr w:type="spellEnd"/>
      <w:r w:rsidR="00274788" w:rsidRPr="00862AF1">
        <w:rPr>
          <w:rFonts w:ascii="Calibri" w:hAnsi="Calibri" w:cs="Calibri"/>
        </w:rPr>
        <w:t xml:space="preserve"> provides convenient </w:t>
      </w:r>
      <w:r w:rsidR="00B307EB" w:rsidRPr="00862AF1">
        <w:rPr>
          <w:rFonts w:ascii="Calibri" w:hAnsi="Calibri" w:cs="Calibri"/>
        </w:rPr>
        <w:t xml:space="preserve">R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downstream analysi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ins w:id="130" w:author="Matt Lyon" w:date="2020-04-21T11:51:00Z">
        <w:r w:rsidR="006E0B14">
          <w:rPr>
            <w:rFonts w:ascii="Calibri" w:hAnsi="Calibri" w:cs="Calibri"/>
          </w:rPr>
          <w:t xml:space="preserve"> </w:t>
        </w:r>
      </w:ins>
      <w:ins w:id="131" w:author="Matt Lyon" w:date="2020-04-21T11:52:00Z">
        <w:r w:rsidR="006E0B14">
          <w:rPr>
            <w:rFonts w:ascii="Calibri" w:hAnsi="Calibri" w:cs="Calibri"/>
          </w:rPr>
          <w:fldChar w:fldCharType="begin" w:fldLock="1"/>
        </w:r>
      </w:ins>
      <w:r w:rsidR="00E14751">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4–28&lt;/sup&gt;","plainTextFormattedCitation":"24–28","previouslyFormattedCitation":"&lt;sup&gt;24–28&lt;/sup&gt;"},"properties":{"noteIndex":0},"schema":"https://github.com/citation-style-language/schema/raw/master/csl-citation.json"}</w:instrText>
      </w:r>
      <w:r w:rsidR="006E0B14">
        <w:rPr>
          <w:rFonts w:ascii="Calibri" w:hAnsi="Calibri" w:cs="Calibri"/>
        </w:rPr>
        <w:fldChar w:fldCharType="separate"/>
      </w:r>
      <w:r w:rsidR="009B074A" w:rsidRPr="009B074A">
        <w:rPr>
          <w:rFonts w:ascii="Calibri" w:hAnsi="Calibri" w:cs="Calibri"/>
          <w:noProof/>
          <w:vertAlign w:val="superscript"/>
        </w:rPr>
        <w:t>24–28</w:t>
      </w:r>
      <w:ins w:id="132" w:author="Matt Lyon" w:date="2020-04-21T11:52:00Z">
        <w:r w:rsidR="006E0B14">
          <w:rPr>
            <w:rFonts w:ascii="Calibri" w:hAnsi="Calibri" w:cs="Calibri"/>
          </w:rPr>
          <w:fldChar w:fldCharType="end"/>
        </w:r>
      </w:ins>
      <w:r w:rsidR="008D3245" w:rsidRPr="00862AF1">
        <w:rPr>
          <w:rFonts w:ascii="Calibri" w:hAnsi="Calibri" w:cs="Calibri"/>
        </w:rPr>
        <w:t xml:space="preserve">, </w:t>
      </w:r>
      <w:del w:id="133" w:author="Matt Lyon" w:date="2020-04-21T11:59:00Z">
        <w:r w:rsidR="008D3245" w:rsidRPr="00862AF1" w:rsidDel="00E14751">
          <w:rPr>
            <w:rFonts w:ascii="Calibri" w:hAnsi="Calibri" w:cs="Calibri"/>
          </w:rPr>
          <w:delText>colocali</w:delText>
        </w:r>
        <w:r w:rsidR="002617F1" w:rsidRPr="00862AF1" w:rsidDel="00E14751">
          <w:rPr>
            <w:rFonts w:ascii="Calibri" w:hAnsi="Calibri" w:cs="Calibri"/>
          </w:rPr>
          <w:delText>s</w:delText>
        </w:r>
        <w:r w:rsidR="008D3245" w:rsidRPr="00862AF1" w:rsidDel="00E14751">
          <w:rPr>
            <w:rFonts w:ascii="Calibri" w:hAnsi="Calibri" w:cs="Calibri"/>
          </w:rPr>
          <w:delText>ation</w:delText>
        </w:r>
      </w:del>
      <w:ins w:id="134" w:author="Matt Lyon" w:date="2020-04-21T11:59:00Z">
        <w:r w:rsidR="00E14751">
          <w:rPr>
            <w:rFonts w:ascii="Calibri" w:hAnsi="Calibri" w:cs="Calibri"/>
          </w:rPr>
          <w:t xml:space="preserve">colocalization </w:t>
        </w:r>
      </w:ins>
      <w:ins w:id="135" w:author="Matt Lyon" w:date="2020-04-21T12:00:00Z">
        <w:r w:rsidR="00E14751">
          <w:rPr>
            <w:rFonts w:ascii="Calibri" w:hAnsi="Calibri" w:cs="Calibri"/>
          </w:rPr>
          <w:fldChar w:fldCharType="begin" w:fldLock="1"/>
        </w:r>
      </w:ins>
      <w:r w:rsidR="00E14751">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29&lt;/sup&gt;","plainTextFormattedCitation":"29","previouslyFormattedCitation":"&lt;sup&gt;29&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29</w:t>
      </w:r>
      <w:ins w:id="136" w:author="Matt Lyon" w:date="2020-04-21T12:00:00Z">
        <w:r w:rsidR="00E14751">
          <w:rPr>
            <w:rFonts w:ascii="Calibri" w:hAnsi="Calibri" w:cs="Calibri"/>
          </w:rPr>
          <w:fldChar w:fldCharType="end"/>
        </w:r>
      </w:ins>
      <w:r w:rsidR="008D3245" w:rsidRPr="00862AF1">
        <w:rPr>
          <w:rFonts w:ascii="Calibri" w:hAnsi="Calibri" w:cs="Calibri"/>
        </w:rPr>
        <w:t>, MR</w:t>
      </w:r>
      <w:r w:rsidR="004830AA" w:rsidRPr="00862AF1">
        <w:rPr>
          <w:rFonts w:ascii="Calibri" w:hAnsi="Calibri" w:cs="Calibri"/>
        </w:rPr>
        <w:t xml:space="preserve"> </w:t>
      </w:r>
      <w:ins w:id="137" w:author="Matt Lyon" w:date="2020-04-21T12:02:00Z">
        <w:r w:rsidR="00E14751">
          <w:rPr>
            <w:rFonts w:ascii="Calibri" w:hAnsi="Calibri" w:cs="Calibri"/>
          </w:rPr>
          <w:fldChar w:fldCharType="begin" w:fldLock="1"/>
        </w:r>
      </w:ins>
      <w:r w:rsidR="000D0624">
        <w:rPr>
          <w:rFonts w:ascii="Calibri" w:hAnsi="Calibri" w:cs="Calibri"/>
        </w:rPr>
        <w:instrText>ADDIN CSL_CITATION {"citationItems":[{"id":"ITEM-1","itemData":{"DOI":"10.5281/ZENODO.3298001","author":[{"dropping-particle":"","family":"hemani","given":"gibran","non-dropping-particle":"","parse-names":false,"suffix":""},{"dropping-particle":"","family":"mightyphil2000","given":"","non-dropping-particle":"","parse-names":false,"suffix":""},{"dropping-particle":"","family":"qingyuanzhao","given":"","non-dropping-particle":"","parse-names":false,"suffix":""},{"dropping-particle":"","family":"geneinmylife","given":"","non-dropping-particle":"","parse-names":false,"suffix":""},{"dropping-particle":"","family":"Gaunt","given":"Tom","non-dropping-particle":"","parse-names":false,"suffix":""},{"dropping-particle":"","family":"Lyon","given":"Matthew","non-dropping-particle":"","parse-names":false,"suffix":""}],"id":"ITEM-1","issued":{"date-parts":[["2019","7","10"]]},"title":"MRCIEU/TwoSampleMR: WellcomeOpen","type":"article-journal"},"uris":["http://www.mendeley.com/documents/?uuid=7bb8dc85-87f8-360c-b98f-b2b0f45ffac9"]}],"mendeley":{"formattedCitation":"&lt;sup&gt;30&lt;/sup&gt;","plainTextFormattedCitation":"30","previouslyFormattedCitation":"&lt;sup&gt;30&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30</w:t>
      </w:r>
      <w:ins w:id="138" w:author="Matt Lyon" w:date="2020-04-21T12:02:00Z">
        <w:r w:rsidR="00E14751">
          <w:rPr>
            <w:rFonts w:ascii="Calibri" w:hAnsi="Calibri" w:cs="Calibri"/>
          </w:rPr>
          <w:fldChar w:fldCharType="end"/>
        </w:r>
      </w:ins>
      <w:del w:id="139" w:author="Matt Lyon" w:date="2020-04-21T12:02:00Z">
        <w:r w:rsidR="004830AA" w:rsidRPr="00862AF1" w:rsidDel="00E14751">
          <w:rPr>
            <w:rFonts w:ascii="Calibri" w:hAnsi="Calibri" w:cs="Calibri"/>
          </w:rPr>
          <w:fldChar w:fldCharType="begin" w:fldLock="1"/>
        </w:r>
        <w:r w:rsidR="008D29AE" w:rsidRPr="000D0624" w:rsidDel="00E14751">
          <w:rPr>
            <w:rFonts w:ascii="Calibri" w:hAnsi="Calibri" w:cs="Calibri"/>
          </w:rPr>
          <w:del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delInstrText>
        </w:r>
        <w:r w:rsidR="004830AA" w:rsidRPr="00862AF1" w:rsidDel="00E14751">
          <w:rPr>
            <w:rFonts w:ascii="Calibri" w:hAnsi="Calibri" w:cs="Calibri"/>
          </w:rPr>
          <w:fldChar w:fldCharType="separate"/>
        </w:r>
        <w:r w:rsidR="004830AA" w:rsidRPr="000D0624" w:rsidDel="00E14751">
          <w:rPr>
            <w:rFonts w:ascii="Calibri" w:hAnsi="Calibri" w:cs="Calibri"/>
            <w:noProof/>
            <w:vertAlign w:val="superscript"/>
          </w:rPr>
          <w:delText>4</w:delText>
        </w:r>
        <w:r w:rsidR="004830AA" w:rsidRPr="00862AF1" w:rsidDel="00E14751">
          <w:rPr>
            <w:rFonts w:ascii="Calibri" w:hAnsi="Calibri" w:cs="Calibri"/>
          </w:rPr>
          <w:fldChar w:fldCharType="end"/>
        </w:r>
      </w:del>
      <w:r w:rsidR="008D3245" w:rsidRPr="00862AF1">
        <w:rPr>
          <w:rFonts w:ascii="Calibri" w:hAnsi="Calibri" w:cs="Calibri"/>
        </w:rPr>
        <w:t xml:space="preserve"> and data visualisatio</w:t>
      </w:r>
      <w:r w:rsidR="00B815EF" w:rsidRPr="00862AF1">
        <w:rPr>
          <w:rFonts w:ascii="Calibri" w:hAnsi="Calibri" w:cs="Calibri"/>
        </w:rPr>
        <w:t>n</w:t>
      </w:r>
      <w:ins w:id="140" w:author="Matt Lyon" w:date="2020-04-21T12:04:00Z">
        <w:r w:rsidR="000D0624">
          <w:rPr>
            <w:rFonts w:ascii="Calibri" w:hAnsi="Calibri" w:cs="Calibri"/>
          </w:rPr>
          <w:t xml:space="preserve"> </w:t>
        </w:r>
      </w:ins>
      <w:ins w:id="141" w:author="Matt Lyon" w:date="2020-04-21T12:05:00Z">
        <w:r w:rsidR="000D0624">
          <w:rPr>
            <w:rFonts w:ascii="Calibri" w:hAnsi="Calibri" w:cs="Calibri"/>
          </w:rPr>
          <w:fldChar w:fldCharType="begin" w:fldLock="1"/>
        </w:r>
      </w:ins>
      <w:r w:rsidR="00D258B7">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1&lt;/sup&gt;","plainTextFormattedCitation":"31","previouslyFormattedCitation":"&lt;sup&gt;31&lt;/sup&gt;"},"properties":{"noteIndex":0},"schema":"https://github.com/citation-style-language/schema/raw/master/csl-citation.json"}</w:instrText>
      </w:r>
      <w:r w:rsidR="000D0624">
        <w:rPr>
          <w:rFonts w:ascii="Calibri" w:hAnsi="Calibri" w:cs="Calibri"/>
        </w:rPr>
        <w:fldChar w:fldCharType="separate"/>
      </w:r>
      <w:r w:rsidR="000D0624" w:rsidRPr="000D0624">
        <w:rPr>
          <w:rFonts w:ascii="Calibri" w:hAnsi="Calibri" w:cs="Calibri"/>
          <w:noProof/>
          <w:vertAlign w:val="superscript"/>
        </w:rPr>
        <w:t>31</w:t>
      </w:r>
      <w:ins w:id="142" w:author="Matt Lyon" w:date="2020-04-21T12:05:00Z">
        <w:r w:rsidR="000D0624">
          <w:rPr>
            <w:rFonts w:ascii="Calibri" w:hAnsi="Calibri" w:cs="Calibri"/>
          </w:rPr>
          <w:fldChar w:fldCharType="end"/>
        </w:r>
      </w:ins>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27ABC3E1"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ins w:id="143" w:author="Matt Lyon" w:date="2020-04-21T12:05:00Z">
        <w:r w:rsidR="002F7D07">
          <w:rPr>
            <w:rFonts w:ascii="Calibri" w:hAnsi="Calibri" w:cs="Calibri"/>
          </w:rPr>
          <w:t>GWAS-</w:t>
        </w:r>
      </w:ins>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xml:space="preserve">. These studies include a broad range of traits, diseases and molecular phenotypes initially collected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w:t>
      </w:r>
    </w:p>
    <w:p w14:paraId="2C32C1E6" w14:textId="2142AE4C" w:rsidR="00AD4767" w:rsidDel="00043835" w:rsidRDefault="00AD4767" w:rsidP="009B11C9">
      <w:pPr>
        <w:rPr>
          <w:del w:id="144" w:author="Matt Lyon" w:date="2020-04-21T12:05:00Z"/>
          <w:rFonts w:ascii="Calibri" w:hAnsi="Calibri" w:cs="Calibri"/>
        </w:rPr>
      </w:pPr>
    </w:p>
    <w:p w14:paraId="16255FF8" w14:textId="77777777" w:rsidR="00043835" w:rsidRPr="00862AF1" w:rsidRDefault="00043835" w:rsidP="009B11C9">
      <w:pPr>
        <w:rPr>
          <w:ins w:id="145" w:author="Matt Lyon" w:date="2020-04-21T15:08:00Z"/>
          <w:rFonts w:ascii="Calibri" w:hAnsi="Calibri" w:cs="Calibri"/>
        </w:rPr>
      </w:pPr>
    </w:p>
    <w:p w14:paraId="416A5AD0" w14:textId="438E39F0"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D258B7">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33&lt;/sup&gt;","plainTextFormattedCitation":"33","previouslyFormattedCitation":"&lt;sup&gt;33&lt;/sup&gt;"},"properties":{"noteIndex":0},"schema":"https://github.com/citation-style-language/schema/raw/master/csl-citation.json"}</w:instrText>
      </w:r>
      <w:r w:rsidR="009B0FF7" w:rsidRPr="00862AF1">
        <w:rPr>
          <w:rFonts w:ascii="Calibri" w:hAnsi="Calibri" w:cs="Calibri"/>
        </w:rPr>
        <w:fldChar w:fldCharType="separate"/>
      </w:r>
      <w:r w:rsidR="000D0624" w:rsidRPr="000D0624">
        <w:rPr>
          <w:rFonts w:ascii="Calibri" w:hAnsi="Calibri" w:cs="Calibri"/>
          <w:noProof/>
          <w:vertAlign w:val="superscript"/>
        </w:rPr>
        <w:t>33</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lastRenderedPageBreak/>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e</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del w:id="146" w:author="Matt Lyon" w:date="2020-04-21T12:06:00Z">
        <w:r w:rsidR="004E2BBC" w:rsidRPr="00862AF1" w:rsidDel="00A6359E">
          <w:rPr>
            <w:rFonts w:ascii="Calibri" w:hAnsi="Calibri" w:cs="Calibri"/>
          </w:rPr>
          <w:delText xml:space="preserve">ref </w:delText>
        </w:r>
      </w:del>
      <w:ins w:id="147" w:author="Matt Lyon" w:date="2020-04-21T12:06:00Z">
        <w:r w:rsidR="00A6359E">
          <w:rPr>
            <w:rFonts w:ascii="Calibri" w:hAnsi="Calibri" w:cs="Calibri"/>
          </w:rPr>
          <w:t>reference</w:t>
        </w:r>
        <w:r w:rsidR="00A6359E" w:rsidRPr="00862AF1">
          <w:rPr>
            <w:rFonts w:ascii="Calibri" w:hAnsi="Calibri" w:cs="Calibri"/>
          </w:rPr>
          <w:t xml:space="preserve"> </w:t>
        </w:r>
      </w:ins>
      <w:r w:rsidR="004E2BBC" w:rsidRPr="00862AF1">
        <w:rPr>
          <w:rFonts w:ascii="Calibri" w:hAnsi="Calibri" w:cs="Calibri"/>
        </w:rPr>
        <w:t>and alt</w:t>
      </w:r>
      <w:ins w:id="148" w:author="Matt Lyon" w:date="2020-04-21T12:06:00Z">
        <w:r w:rsidR="00A6359E">
          <w:rPr>
            <w:rFonts w:ascii="Calibri" w:hAnsi="Calibri" w:cs="Calibri"/>
          </w:rPr>
          <w:t>ernative</w:t>
        </w:r>
      </w:ins>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del w:id="149" w:author="Matt Lyon" w:date="2020-04-21T12:07:00Z">
        <w:r w:rsidR="00260051" w:rsidRPr="00862AF1" w:rsidDel="005362D8">
          <w:rPr>
            <w:rFonts w:ascii="Calibri" w:hAnsi="Calibri" w:cs="Calibri"/>
          </w:rPr>
          <w:delText>standardised</w:delText>
        </w:r>
      </w:del>
      <w:ins w:id="150" w:author="Matt Lyon" w:date="2020-04-21T12:07:00Z">
        <w:r w:rsidR="005362D8" w:rsidRPr="00862AF1">
          <w:rPr>
            <w:rFonts w:ascii="Calibri" w:hAnsi="Calibri" w:cs="Calibri"/>
          </w:rPr>
          <w:t>standardised,</w:t>
        </w:r>
      </w:ins>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0.0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54050E1D" w14:textId="3E67ED6D" w:rsidR="00227175" w:rsidRPr="00862AF1" w:rsidRDefault="00227175" w:rsidP="00227175">
      <w:pPr>
        <w:rPr>
          <w:rStyle w:val="Hyperlink"/>
          <w:rFonts w:ascii="Calibri" w:hAnsi="Calibri" w:cs="Calibri"/>
        </w:rPr>
      </w:pPr>
      <w:r w:rsidRPr="00862AF1">
        <w:rPr>
          <w:rFonts w:ascii="Calibri" w:hAnsi="Calibri" w:cs="Calibri"/>
        </w:rPr>
        <w:t xml:space="preserve">Version 1.0.0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4" w:history="1">
        <w:r w:rsidRPr="00862AF1">
          <w:rPr>
            <w:rStyle w:val="Hyperlink"/>
            <w:rFonts w:ascii="Calibri" w:hAnsi="Calibri" w:cs="Calibri"/>
          </w:rPr>
          <w:t>https://github.com/MRCIEU/gwas-vcf-spec/releases/tag/1.0.0</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5"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3605EDC0"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D258B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D258B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5&lt;/sup&gt;","plainTextFormattedCitation":"35","previouslyFormattedCitation":"&lt;sup&gt;35&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5</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D258B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D258B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0987ED56"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D258B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8&lt;/sup&gt;","plainTextFormattedCitation":"38","previouslyFormattedCitation":"&lt;sup&gt;38&lt;/sup&gt;"},"properties":{"noteIndex":0},"schema":"https://github.com/citation-style-language/schema/raw/master/csl-citation.json"}</w:instrText>
      </w:r>
      <w:r w:rsidR="00363BC8" w:rsidRPr="00862AF1">
        <w:rPr>
          <w:rFonts w:ascii="Calibri" w:hAnsi="Calibri" w:cs="Calibri"/>
        </w:rPr>
        <w:fldChar w:fldCharType="separate"/>
      </w:r>
      <w:r w:rsidR="000D0624" w:rsidRPr="000D0624">
        <w:rPr>
          <w:rFonts w:ascii="Calibri" w:hAnsi="Calibri" w:cs="Calibri"/>
          <w:noProof/>
          <w:vertAlign w:val="superscript"/>
        </w:rPr>
        <w:t>38</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commentRangeStart w:id="151"/>
      <w:r w:rsidRPr="00862AF1">
        <w:rPr>
          <w:rFonts w:ascii="Calibri" w:hAnsi="Calibri" w:cs="Calibri"/>
          <w:b/>
          <w:bCs/>
        </w:rPr>
        <w:t>References</w:t>
      </w:r>
      <w:commentRangeEnd w:id="151"/>
      <w:r w:rsidR="00B82E0B" w:rsidRPr="00862AF1">
        <w:rPr>
          <w:rStyle w:val="CommentReference"/>
        </w:rPr>
        <w:commentReference w:id="151"/>
      </w:r>
    </w:p>
    <w:p w14:paraId="22892E0F" w14:textId="03B8ADB9" w:rsidR="002F2B68" w:rsidRPr="00862AF1" w:rsidRDefault="002F2B68" w:rsidP="00C4290D">
      <w:pPr>
        <w:rPr>
          <w:rFonts w:ascii="Calibri" w:hAnsi="Calibri" w:cs="Calibri"/>
        </w:rPr>
      </w:pPr>
    </w:p>
    <w:p w14:paraId="164BEFE2" w14:textId="464FCB16" w:rsidR="00C52D83" w:rsidRPr="00C52D83" w:rsidRDefault="002F2B68" w:rsidP="00C52D83">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C52D83" w:rsidRPr="00C52D83">
        <w:rPr>
          <w:rFonts w:ascii="Calibri" w:hAnsi="Calibri" w:cs="Calibri"/>
          <w:noProof/>
        </w:rPr>
        <w:t>1.</w:t>
      </w:r>
      <w:r w:rsidR="00C52D83" w:rsidRPr="00C52D83">
        <w:rPr>
          <w:rFonts w:ascii="Calibri" w:hAnsi="Calibri" w:cs="Calibri"/>
          <w:noProof/>
        </w:rPr>
        <w:tab/>
        <w:t xml:space="preserve">Hou, L. &amp; Zhao, H. A review of post-GWAS prioritization approaches. </w:t>
      </w:r>
      <w:r w:rsidR="00C52D83" w:rsidRPr="00C52D83">
        <w:rPr>
          <w:rFonts w:ascii="Calibri" w:hAnsi="Calibri" w:cs="Calibri"/>
          <w:i/>
          <w:iCs/>
          <w:noProof/>
        </w:rPr>
        <w:t>Front. Genet.</w:t>
      </w:r>
      <w:r w:rsidR="00C52D83" w:rsidRPr="00C52D83">
        <w:rPr>
          <w:rFonts w:ascii="Calibri" w:hAnsi="Calibri" w:cs="Calibri"/>
          <w:noProof/>
        </w:rPr>
        <w:t xml:space="preserve"> </w:t>
      </w:r>
      <w:r w:rsidR="00C52D83" w:rsidRPr="00C52D83">
        <w:rPr>
          <w:rFonts w:ascii="Calibri" w:hAnsi="Calibri" w:cs="Calibri"/>
          <w:b/>
          <w:bCs/>
          <w:noProof/>
        </w:rPr>
        <w:t>4</w:t>
      </w:r>
      <w:r w:rsidR="00C52D83" w:rsidRPr="00C52D83">
        <w:rPr>
          <w:rFonts w:ascii="Calibri" w:hAnsi="Calibri" w:cs="Calibri"/>
          <w:noProof/>
        </w:rPr>
        <w:t>, 280 (2013).</w:t>
      </w:r>
    </w:p>
    <w:p w14:paraId="7A3E6B9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w:t>
      </w:r>
      <w:r w:rsidRPr="00C52D83">
        <w:rPr>
          <w:rFonts w:ascii="Calibri" w:hAnsi="Calibri" w:cs="Calibri"/>
          <w:noProof/>
        </w:rPr>
        <w:tab/>
        <w:t xml:space="preserve">Finucane, H. K. </w:t>
      </w:r>
      <w:r w:rsidRPr="00C52D83">
        <w:rPr>
          <w:rFonts w:ascii="Calibri" w:hAnsi="Calibri" w:cs="Calibri"/>
          <w:i/>
          <w:iCs/>
          <w:noProof/>
        </w:rPr>
        <w:t>et al.</w:t>
      </w:r>
      <w:r w:rsidRPr="00C52D83">
        <w:rPr>
          <w:rFonts w:ascii="Calibri" w:hAnsi="Calibri" w:cs="Calibri"/>
          <w:noProof/>
        </w:rPr>
        <w:t xml:space="preserve"> Partitioning heritability by functional annotation using genome-wide association summary statistic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1228–1235 (2015).</w:t>
      </w:r>
    </w:p>
    <w:p w14:paraId="47B3874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w:t>
      </w:r>
      <w:r w:rsidRPr="00C52D83">
        <w:rPr>
          <w:rFonts w:ascii="Calibri" w:hAnsi="Calibri" w:cs="Calibri"/>
          <w:noProof/>
        </w:rPr>
        <w:tab/>
        <w:t xml:space="preserve">Visscher, P. M. </w:t>
      </w:r>
      <w:r w:rsidRPr="00C52D83">
        <w:rPr>
          <w:rFonts w:ascii="Calibri" w:hAnsi="Calibri" w:cs="Calibri"/>
          <w:i/>
          <w:iCs/>
          <w:noProof/>
        </w:rPr>
        <w:t>et al.</w:t>
      </w:r>
      <w:r w:rsidRPr="00C52D83">
        <w:rPr>
          <w:rFonts w:ascii="Calibri" w:hAnsi="Calibri" w:cs="Calibri"/>
          <w:noProof/>
        </w:rPr>
        <w:t xml:space="preserve"> 10 Years of GWAS Discovery: Biology, Function, and Translation. </w:t>
      </w:r>
      <w:r w:rsidRPr="00C52D83">
        <w:rPr>
          <w:rFonts w:ascii="Calibri" w:hAnsi="Calibri" w:cs="Calibri"/>
          <w:i/>
          <w:iCs/>
          <w:noProof/>
        </w:rPr>
        <w:t>American Journal of Human Genetics</w:t>
      </w:r>
      <w:r w:rsidRPr="00C52D83">
        <w:rPr>
          <w:rFonts w:ascii="Calibri" w:hAnsi="Calibri" w:cs="Calibri"/>
          <w:noProof/>
        </w:rPr>
        <w:t xml:space="preserve"> </w:t>
      </w:r>
      <w:r w:rsidRPr="00C52D83">
        <w:rPr>
          <w:rFonts w:ascii="Calibri" w:hAnsi="Calibri" w:cs="Calibri"/>
          <w:b/>
          <w:bCs/>
          <w:noProof/>
        </w:rPr>
        <w:t>101</w:t>
      </w:r>
      <w:r w:rsidRPr="00C52D83">
        <w:rPr>
          <w:rFonts w:ascii="Calibri" w:hAnsi="Calibri" w:cs="Calibri"/>
          <w:noProof/>
        </w:rPr>
        <w:t>, 5–22 (2017).</w:t>
      </w:r>
    </w:p>
    <w:p w14:paraId="4D59AAC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w:t>
      </w:r>
      <w:r w:rsidRPr="00C52D83">
        <w:rPr>
          <w:rFonts w:ascii="Calibri" w:hAnsi="Calibri" w:cs="Calibri"/>
          <w:noProof/>
        </w:rPr>
        <w:tab/>
        <w:t xml:space="preserve">Smith, G. D. &amp; Ebrahim, S. ‘Mendelian randomization’: Can genetic epidemiology contribute to understanding environmental determinants of disease? </w:t>
      </w:r>
      <w:r w:rsidRPr="00C52D83">
        <w:rPr>
          <w:rFonts w:ascii="Calibri" w:hAnsi="Calibri" w:cs="Calibri"/>
          <w:i/>
          <w:iCs/>
          <w:noProof/>
        </w:rPr>
        <w:t>International Journal of Epidemiology</w:t>
      </w:r>
      <w:r w:rsidRPr="00C52D83">
        <w:rPr>
          <w:rFonts w:ascii="Calibri" w:hAnsi="Calibri" w:cs="Calibri"/>
          <w:noProof/>
        </w:rPr>
        <w:t xml:space="preserve"> (2003). doi:10.1093/ije/dyg070</w:t>
      </w:r>
    </w:p>
    <w:p w14:paraId="03FA458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5.</w:t>
      </w:r>
      <w:r w:rsidRPr="00C52D83">
        <w:rPr>
          <w:rFonts w:ascii="Calibri" w:hAnsi="Calibri" w:cs="Calibri"/>
          <w:noProof/>
        </w:rPr>
        <w:tab/>
        <w:t xml:space="preserve">Bulik-Sullivan, B. </w:t>
      </w:r>
      <w:r w:rsidRPr="00C52D83">
        <w:rPr>
          <w:rFonts w:ascii="Calibri" w:hAnsi="Calibri" w:cs="Calibri"/>
          <w:i/>
          <w:iCs/>
          <w:noProof/>
        </w:rPr>
        <w:t>et al.</w:t>
      </w:r>
      <w:r w:rsidRPr="00C52D83">
        <w:rPr>
          <w:rFonts w:ascii="Calibri" w:hAnsi="Calibri" w:cs="Calibri"/>
          <w:noProof/>
        </w:rPr>
        <w:t xml:space="preserve"> LD score regression distinguishes confounding from polygenicity in genome-wide association studies. </w:t>
      </w:r>
      <w:r w:rsidRPr="00C52D83">
        <w:rPr>
          <w:rFonts w:ascii="Calibri" w:hAnsi="Calibri" w:cs="Calibri"/>
          <w:i/>
          <w:iCs/>
          <w:noProof/>
        </w:rPr>
        <w:t>Nat. Genet.</w:t>
      </w:r>
      <w:r w:rsidRPr="00C52D83">
        <w:rPr>
          <w:rFonts w:ascii="Calibri" w:hAnsi="Calibri" w:cs="Calibri"/>
          <w:noProof/>
        </w:rPr>
        <w:t xml:space="preserve"> (2015). doi:10.1038/ng.3211</w:t>
      </w:r>
    </w:p>
    <w:p w14:paraId="334B0C3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6.</w:t>
      </w:r>
      <w:r w:rsidRPr="00C52D83">
        <w:rPr>
          <w:rFonts w:ascii="Calibri" w:hAnsi="Calibri" w:cs="Calibri"/>
          <w:noProof/>
        </w:rPr>
        <w:tab/>
        <w:t xml:space="preserve">Yang, J., Zeng, J., Goddard, M. E., Wray, N. R. &amp; Visscher, P. M. Concepts, estimation and interpretation of SNP-based heritability. </w:t>
      </w:r>
      <w:r w:rsidRPr="00C52D83">
        <w:rPr>
          <w:rFonts w:ascii="Calibri" w:hAnsi="Calibri" w:cs="Calibri"/>
          <w:i/>
          <w:iCs/>
          <w:noProof/>
        </w:rPr>
        <w:t>Nature Genetics</w:t>
      </w:r>
      <w:r w:rsidRPr="00C52D83">
        <w:rPr>
          <w:rFonts w:ascii="Calibri" w:hAnsi="Calibri" w:cs="Calibri"/>
          <w:noProof/>
        </w:rPr>
        <w:t xml:space="preserve"> </w:t>
      </w:r>
      <w:r w:rsidRPr="00C52D83">
        <w:rPr>
          <w:rFonts w:ascii="Calibri" w:hAnsi="Calibri" w:cs="Calibri"/>
          <w:b/>
          <w:bCs/>
          <w:noProof/>
        </w:rPr>
        <w:t>49</w:t>
      </w:r>
      <w:r w:rsidRPr="00C52D83">
        <w:rPr>
          <w:rFonts w:ascii="Calibri" w:hAnsi="Calibri" w:cs="Calibri"/>
          <w:noProof/>
        </w:rPr>
        <w:t>, 1304–1310 (2017).</w:t>
      </w:r>
    </w:p>
    <w:p w14:paraId="6120533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7.</w:t>
      </w:r>
      <w:r w:rsidRPr="00C52D83">
        <w:rPr>
          <w:rFonts w:ascii="Calibri" w:hAnsi="Calibri" w:cs="Calibri"/>
          <w:noProof/>
        </w:rPr>
        <w:tab/>
        <w:t xml:space="preserve">Buniello, A. </w:t>
      </w:r>
      <w:r w:rsidRPr="00C52D83">
        <w:rPr>
          <w:rFonts w:ascii="Calibri" w:hAnsi="Calibri" w:cs="Calibri"/>
          <w:i/>
          <w:iCs/>
          <w:noProof/>
        </w:rPr>
        <w:t>et al.</w:t>
      </w:r>
      <w:r w:rsidRPr="00C52D83">
        <w:rPr>
          <w:rFonts w:ascii="Calibri" w:hAnsi="Calibri" w:cs="Calibri"/>
          <w:noProof/>
        </w:rPr>
        <w:t xml:space="preserve"> The NHGRI-EBI GWAS Catalog of published genome-wide association studies, targeted arrays and summary statistics 2019. </w:t>
      </w:r>
      <w:r w:rsidRPr="00C52D83">
        <w:rPr>
          <w:rFonts w:ascii="Calibri" w:hAnsi="Calibri" w:cs="Calibri"/>
          <w:i/>
          <w:iCs/>
          <w:noProof/>
        </w:rPr>
        <w:t>Nucleic Acids Res.</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D1005–D1012 (2019).</w:t>
      </w:r>
    </w:p>
    <w:p w14:paraId="3025A93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8.</w:t>
      </w:r>
      <w:r w:rsidRPr="00C52D83">
        <w:rPr>
          <w:rFonts w:ascii="Calibri" w:hAnsi="Calibri" w:cs="Calibri"/>
          <w:noProof/>
        </w:rPr>
        <w:tab/>
        <w:t xml:space="preserve">Zhu, Z. </w:t>
      </w:r>
      <w:r w:rsidRPr="00C52D83">
        <w:rPr>
          <w:rFonts w:ascii="Calibri" w:hAnsi="Calibri" w:cs="Calibri"/>
          <w:i/>
          <w:iCs/>
          <w:noProof/>
        </w:rPr>
        <w:t>et al.</w:t>
      </w:r>
      <w:r w:rsidRPr="00C52D83">
        <w:rPr>
          <w:rFonts w:ascii="Calibri" w:hAnsi="Calibri" w:cs="Calibri"/>
          <w:noProof/>
        </w:rPr>
        <w:t xml:space="preserve"> Integration of summary data from GWAS and eQTL studies predicts complex trait gene target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8</w:t>
      </w:r>
      <w:r w:rsidRPr="00C52D83">
        <w:rPr>
          <w:rFonts w:ascii="Calibri" w:hAnsi="Calibri" w:cs="Calibri"/>
          <w:noProof/>
        </w:rPr>
        <w:t>, 481–487 (2016).</w:t>
      </w:r>
    </w:p>
    <w:p w14:paraId="2FD99852"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9.</w:t>
      </w:r>
      <w:r w:rsidRPr="00C52D83">
        <w:rPr>
          <w:rFonts w:ascii="Calibri" w:hAnsi="Calibri" w:cs="Calibri"/>
          <w:noProof/>
        </w:rPr>
        <w:tab/>
        <w:t xml:space="preserve">Danecek, P. </w:t>
      </w:r>
      <w:r w:rsidRPr="00C52D83">
        <w:rPr>
          <w:rFonts w:ascii="Calibri" w:hAnsi="Calibri" w:cs="Calibri"/>
          <w:i/>
          <w:iCs/>
          <w:noProof/>
        </w:rPr>
        <w:t>et al.</w:t>
      </w:r>
      <w:r w:rsidRPr="00C52D83">
        <w:rPr>
          <w:rFonts w:ascii="Calibri" w:hAnsi="Calibri" w:cs="Calibri"/>
          <w:noProof/>
        </w:rPr>
        <w:t xml:space="preserve"> The variant call format and VCFtools.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27</w:t>
      </w:r>
      <w:r w:rsidRPr="00C52D83">
        <w:rPr>
          <w:rFonts w:ascii="Calibri" w:hAnsi="Calibri" w:cs="Calibri"/>
          <w:noProof/>
        </w:rPr>
        <w:t>, 2156–2158 (2011).</w:t>
      </w:r>
    </w:p>
    <w:p w14:paraId="49B5467F"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0.</w:t>
      </w:r>
      <w:r w:rsidRPr="00C52D83">
        <w:rPr>
          <w:rFonts w:ascii="Calibri" w:hAnsi="Calibri" w:cs="Calibri"/>
          <w:noProof/>
        </w:rPr>
        <w:tab/>
        <w:t xml:space="preserve">Purcell, S. </w:t>
      </w:r>
      <w:r w:rsidRPr="00C52D83">
        <w:rPr>
          <w:rFonts w:ascii="Calibri" w:hAnsi="Calibri" w:cs="Calibri"/>
          <w:i/>
          <w:iCs/>
          <w:noProof/>
        </w:rPr>
        <w:t>et al.</w:t>
      </w:r>
      <w:r w:rsidRPr="00C52D83">
        <w:rPr>
          <w:rFonts w:ascii="Calibri" w:hAnsi="Calibri" w:cs="Calibri"/>
          <w:noProof/>
        </w:rPr>
        <w:t xml:space="preserve"> PLINK: A tool set for whole-genome association and population-based linkage analyses. </w:t>
      </w:r>
      <w:r w:rsidRPr="00C52D83">
        <w:rPr>
          <w:rFonts w:ascii="Calibri" w:hAnsi="Calibri" w:cs="Calibri"/>
          <w:i/>
          <w:iCs/>
          <w:noProof/>
        </w:rPr>
        <w:t>Am. J. Hum. Genet.</w:t>
      </w:r>
      <w:r w:rsidRPr="00C52D83">
        <w:rPr>
          <w:rFonts w:ascii="Calibri" w:hAnsi="Calibri" w:cs="Calibri"/>
          <w:noProof/>
        </w:rPr>
        <w:t xml:space="preserve"> (2007). doi:10.1086/519795</w:t>
      </w:r>
    </w:p>
    <w:p w14:paraId="4A5E65A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1.</w:t>
      </w:r>
      <w:r w:rsidRPr="00C52D83">
        <w:rPr>
          <w:rFonts w:ascii="Calibri" w:hAnsi="Calibri" w:cs="Calibri"/>
          <w:noProof/>
        </w:rPr>
        <w:tab/>
        <w:t xml:space="preserve">Yang, J., Lee, S. H., Goddard, M. E. &amp; Visscher, P. M. GCTA: A tool for genome-wide </w:t>
      </w:r>
      <w:r w:rsidRPr="00C52D83">
        <w:rPr>
          <w:rFonts w:ascii="Calibri" w:hAnsi="Calibri" w:cs="Calibri"/>
          <w:noProof/>
        </w:rPr>
        <w:lastRenderedPageBreak/>
        <w:t xml:space="preserve">complex trait analysis. </w:t>
      </w:r>
      <w:r w:rsidRPr="00C52D83">
        <w:rPr>
          <w:rFonts w:ascii="Calibri" w:hAnsi="Calibri" w:cs="Calibri"/>
          <w:i/>
          <w:iCs/>
          <w:noProof/>
        </w:rPr>
        <w:t>Am. J. Hum. Genet.</w:t>
      </w:r>
      <w:r w:rsidRPr="00C52D83">
        <w:rPr>
          <w:rFonts w:ascii="Calibri" w:hAnsi="Calibri" w:cs="Calibri"/>
          <w:noProof/>
        </w:rPr>
        <w:t xml:space="preserve"> </w:t>
      </w:r>
      <w:r w:rsidRPr="00C52D83">
        <w:rPr>
          <w:rFonts w:ascii="Calibri" w:hAnsi="Calibri" w:cs="Calibri"/>
          <w:b/>
          <w:bCs/>
          <w:noProof/>
        </w:rPr>
        <w:t>88</w:t>
      </w:r>
      <w:r w:rsidRPr="00C52D83">
        <w:rPr>
          <w:rFonts w:ascii="Calibri" w:hAnsi="Calibri" w:cs="Calibri"/>
          <w:noProof/>
        </w:rPr>
        <w:t>, 76–82 (2011).</w:t>
      </w:r>
    </w:p>
    <w:p w14:paraId="226DB61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2.</w:t>
      </w:r>
      <w:r w:rsidRPr="00C52D83">
        <w:rPr>
          <w:rFonts w:ascii="Calibri" w:hAnsi="Calibri" w:cs="Calibri"/>
          <w:noProof/>
        </w:rPr>
        <w:tab/>
        <w:t xml:space="preserve">Loh, P. R. </w:t>
      </w:r>
      <w:r w:rsidRPr="00C52D83">
        <w:rPr>
          <w:rFonts w:ascii="Calibri" w:hAnsi="Calibri" w:cs="Calibri"/>
          <w:i/>
          <w:iCs/>
          <w:noProof/>
        </w:rPr>
        <w:t>et al.</w:t>
      </w:r>
      <w:r w:rsidRPr="00C52D83">
        <w:rPr>
          <w:rFonts w:ascii="Calibri" w:hAnsi="Calibri" w:cs="Calibri"/>
          <w:noProof/>
        </w:rPr>
        <w:t xml:space="preserve"> Efficient Bayesian mixed-model analysis increases association power in large cohort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284–290 (2015).</w:t>
      </w:r>
    </w:p>
    <w:p w14:paraId="65F07490"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3.</w:t>
      </w:r>
      <w:r w:rsidRPr="00C52D83">
        <w:rPr>
          <w:rFonts w:ascii="Calibri" w:hAnsi="Calibri" w:cs="Calibri"/>
          <w:noProof/>
        </w:rPr>
        <w:tab/>
        <w:t xml:space="preserve">Zhou, X. &amp; Stephens, M. Genome-wide efficient mixed-model analysis for association studie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4</w:t>
      </w:r>
      <w:r w:rsidRPr="00C52D83">
        <w:rPr>
          <w:rFonts w:ascii="Calibri" w:hAnsi="Calibri" w:cs="Calibri"/>
          <w:noProof/>
        </w:rPr>
        <w:t>, 821–824 (2012).</w:t>
      </w:r>
    </w:p>
    <w:p w14:paraId="54B4A61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4.</w:t>
      </w:r>
      <w:r w:rsidRPr="00C52D83">
        <w:rPr>
          <w:rFonts w:ascii="Calibri" w:hAnsi="Calibri" w:cs="Calibri"/>
          <w:noProof/>
        </w:rPr>
        <w:tab/>
        <w:t xml:space="preserve">Shabalin, A. A. Gene expression Matrix eQTL: ultra fast eQTL analysis via large matrix operations. </w:t>
      </w:r>
      <w:r w:rsidRPr="00C52D83">
        <w:rPr>
          <w:rFonts w:ascii="Calibri" w:hAnsi="Calibri" w:cs="Calibri"/>
          <w:b/>
          <w:bCs/>
          <w:noProof/>
        </w:rPr>
        <w:t>28</w:t>
      </w:r>
      <w:r w:rsidRPr="00C52D83">
        <w:rPr>
          <w:rFonts w:ascii="Calibri" w:hAnsi="Calibri" w:cs="Calibri"/>
          <w:noProof/>
        </w:rPr>
        <w:t>, 1353–1358 (2012).</w:t>
      </w:r>
    </w:p>
    <w:p w14:paraId="3154517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5.</w:t>
      </w:r>
      <w:r w:rsidRPr="00C52D83">
        <w:rPr>
          <w:rFonts w:ascii="Calibri" w:hAnsi="Calibri" w:cs="Calibri"/>
          <w:noProof/>
        </w:rPr>
        <w:tab/>
        <w:t xml:space="preserve">Willer, C. J., Li, Y. &amp; Abecasis, G. R. METAL: fast and efficient meta-analysis of genomewide association scan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6</w:t>
      </w:r>
      <w:r w:rsidRPr="00C52D83">
        <w:rPr>
          <w:rFonts w:ascii="Calibri" w:hAnsi="Calibri" w:cs="Calibri"/>
          <w:noProof/>
        </w:rPr>
        <w:t>, 2190–2191 (2010).</w:t>
      </w:r>
    </w:p>
    <w:p w14:paraId="0AC51F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6.</w:t>
      </w:r>
      <w:r w:rsidRPr="00C52D83">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C52D83">
        <w:rPr>
          <w:rFonts w:ascii="Calibri" w:hAnsi="Calibri" w:cs="Calibri"/>
          <w:i/>
          <w:iCs/>
          <w:noProof/>
        </w:rPr>
        <w:t>Int. J. Epidemiol.</w:t>
      </w:r>
      <w:r w:rsidRPr="00C52D83">
        <w:rPr>
          <w:rFonts w:ascii="Calibri" w:hAnsi="Calibri" w:cs="Calibri"/>
          <w:noProof/>
        </w:rPr>
        <w:t xml:space="preserve"> 1717–1726 (2016). doi:10.1093/ije/dyx028</w:t>
      </w:r>
    </w:p>
    <w:p w14:paraId="4752E44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7.</w:t>
      </w:r>
      <w:r w:rsidRPr="00C52D83">
        <w:rPr>
          <w:rFonts w:ascii="Calibri" w:hAnsi="Calibri" w:cs="Calibri"/>
          <w:noProof/>
        </w:rPr>
        <w:tab/>
        <w:t xml:space="preserve">Malone, J. </w:t>
      </w:r>
      <w:r w:rsidRPr="00C52D83">
        <w:rPr>
          <w:rFonts w:ascii="Calibri" w:hAnsi="Calibri" w:cs="Calibri"/>
          <w:i/>
          <w:iCs/>
          <w:noProof/>
        </w:rPr>
        <w:t>et al.</w:t>
      </w:r>
      <w:r w:rsidRPr="00C52D83">
        <w:rPr>
          <w:rFonts w:ascii="Calibri" w:hAnsi="Calibri" w:cs="Calibri"/>
          <w:noProof/>
        </w:rPr>
        <w:t xml:space="preserve"> Databases and ontologies Modeling sample variables with an Experimental Factor Ontology. </w:t>
      </w:r>
      <w:r w:rsidRPr="00C52D83">
        <w:rPr>
          <w:rFonts w:ascii="Calibri" w:hAnsi="Calibri" w:cs="Calibri"/>
          <w:b/>
          <w:bCs/>
          <w:noProof/>
        </w:rPr>
        <w:t>26</w:t>
      </w:r>
      <w:r w:rsidRPr="00C52D83">
        <w:rPr>
          <w:rFonts w:ascii="Calibri" w:hAnsi="Calibri" w:cs="Calibri"/>
          <w:noProof/>
        </w:rPr>
        <w:t>, 1112–1118 (2010).</w:t>
      </w:r>
    </w:p>
    <w:p w14:paraId="520D19B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8.</w:t>
      </w:r>
      <w:r w:rsidRPr="00C52D83">
        <w:rPr>
          <w:rFonts w:ascii="Calibri" w:hAnsi="Calibri" w:cs="Calibri"/>
          <w:noProof/>
        </w:rPr>
        <w:tab/>
        <w:t xml:space="preserve">Carmody, L. </w:t>
      </w:r>
      <w:r w:rsidRPr="00C52D83">
        <w:rPr>
          <w:rFonts w:ascii="Calibri" w:hAnsi="Calibri" w:cs="Calibri"/>
          <w:i/>
          <w:iCs/>
          <w:noProof/>
        </w:rPr>
        <w:t>et al.</w:t>
      </w:r>
      <w:r w:rsidRPr="00C52D83">
        <w:rPr>
          <w:rFonts w:ascii="Calibri" w:hAnsi="Calibri" w:cs="Calibri"/>
          <w:noProof/>
        </w:rPr>
        <w:t xml:space="preserve"> Expansion of the Human Phenotype Ontology (HPO) knowledge base and resources. </w:t>
      </w:r>
      <w:r w:rsidRPr="00C52D83">
        <w:rPr>
          <w:rFonts w:ascii="Calibri" w:hAnsi="Calibri" w:cs="Calibri"/>
          <w:i/>
          <w:iCs/>
          <w:noProof/>
        </w:rPr>
        <w:t>Hanns LochmüllerLochm¨Lochmüller</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2019).</w:t>
      </w:r>
    </w:p>
    <w:p w14:paraId="5B9F6C3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9.</w:t>
      </w:r>
      <w:r w:rsidRPr="00C52D83">
        <w:rPr>
          <w:rFonts w:ascii="Calibri" w:hAnsi="Calibri" w:cs="Calibri"/>
          <w:noProof/>
        </w:rPr>
        <w:tab/>
        <w:t>Medical Subject Headings - Home Page. Available at: https://www.nlm.nih.gov/mesh/meshhome.html. (Accessed: 16th April 2020)</w:t>
      </w:r>
    </w:p>
    <w:p w14:paraId="0E07A72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0.</w:t>
      </w:r>
      <w:r w:rsidRPr="00C52D83">
        <w:rPr>
          <w:rFonts w:ascii="Calibri" w:hAnsi="Calibri" w:cs="Calibri"/>
          <w:noProof/>
        </w:rPr>
        <w:tab/>
        <w:t xml:space="preserve">Li, H. A statistical framework for SNP calling, mutation discovery, association mapping and population genetical parameter estimation from sequencing data.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27</w:t>
      </w:r>
      <w:r w:rsidRPr="00C52D83">
        <w:rPr>
          <w:rFonts w:ascii="Calibri" w:hAnsi="Calibri" w:cs="Calibri"/>
          <w:noProof/>
        </w:rPr>
        <w:t>, 2987–93 (2011).</w:t>
      </w:r>
    </w:p>
    <w:p w14:paraId="56A3E12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1.</w:t>
      </w:r>
      <w:r w:rsidRPr="00C52D83">
        <w:rPr>
          <w:rFonts w:ascii="Calibri" w:hAnsi="Calibri" w:cs="Calibri"/>
          <w:noProof/>
        </w:rPr>
        <w:tab/>
        <w:t xml:space="preserve">McKenna, A. </w:t>
      </w:r>
      <w:r w:rsidRPr="00C52D83">
        <w:rPr>
          <w:rFonts w:ascii="Calibri" w:hAnsi="Calibri" w:cs="Calibri"/>
          <w:i/>
          <w:iCs/>
          <w:noProof/>
        </w:rPr>
        <w:t>et al.</w:t>
      </w:r>
      <w:r w:rsidRPr="00C52D83">
        <w:rPr>
          <w:rFonts w:ascii="Calibri" w:hAnsi="Calibri" w:cs="Calibri"/>
          <w:noProof/>
        </w:rPr>
        <w:t xml:space="preserve"> The genome analysis toolkit: A MapReduce framework for analyzing next-generation DNA sequencing data. </w:t>
      </w:r>
      <w:r w:rsidRPr="00C52D83">
        <w:rPr>
          <w:rFonts w:ascii="Calibri" w:hAnsi="Calibri" w:cs="Calibri"/>
          <w:i/>
          <w:iCs/>
          <w:noProof/>
        </w:rPr>
        <w:t>Genome Res.</w:t>
      </w:r>
      <w:r w:rsidRPr="00C52D83">
        <w:rPr>
          <w:rFonts w:ascii="Calibri" w:hAnsi="Calibri" w:cs="Calibri"/>
          <w:noProof/>
        </w:rPr>
        <w:t xml:space="preserve"> (2010). doi:10.1101/gr.107524.110</w:t>
      </w:r>
    </w:p>
    <w:p w14:paraId="68015D2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2.</w:t>
      </w:r>
      <w:r w:rsidRPr="00C52D83">
        <w:rPr>
          <w:rFonts w:ascii="Calibri" w:hAnsi="Calibri" w:cs="Calibri"/>
          <w:noProof/>
        </w:rPr>
        <w:tab/>
        <w:t>bioforensics/rsidx: Library for indexing VCF files for random access searches by rsID. Available at: https://github.com/bioforensics/rsidx. (Accessed: 5th March 2020)</w:t>
      </w:r>
    </w:p>
    <w:p w14:paraId="1760502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3.</w:t>
      </w:r>
      <w:r w:rsidRPr="00C52D83">
        <w:rPr>
          <w:rFonts w:ascii="Calibri" w:hAnsi="Calibri" w:cs="Calibri"/>
          <w:noProof/>
        </w:rPr>
        <w:tab/>
        <w:t xml:space="preserve">Quinlan, A. R. &amp; Hall, I. M. BEDTools: a flexible suite of utilities for comparing genomic feature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6</w:t>
      </w:r>
      <w:r w:rsidRPr="00C52D83">
        <w:rPr>
          <w:rFonts w:ascii="Calibri" w:hAnsi="Calibri" w:cs="Calibri"/>
          <w:noProof/>
        </w:rPr>
        <w:t>, 841–842 (2010).</w:t>
      </w:r>
    </w:p>
    <w:p w14:paraId="64F0BD77"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4.</w:t>
      </w:r>
      <w:r w:rsidRPr="00C52D83">
        <w:rPr>
          <w:rFonts w:ascii="Calibri" w:hAnsi="Calibri" w:cs="Calibri"/>
          <w:noProof/>
        </w:rPr>
        <w:tab/>
        <w:t xml:space="preserve">Benner, C. </w:t>
      </w:r>
      <w:r w:rsidRPr="00C52D83">
        <w:rPr>
          <w:rFonts w:ascii="Calibri" w:hAnsi="Calibri" w:cs="Calibri"/>
          <w:i/>
          <w:iCs/>
          <w:noProof/>
        </w:rPr>
        <w:t>et al.</w:t>
      </w:r>
      <w:r w:rsidRPr="00C52D83">
        <w:rPr>
          <w:rFonts w:ascii="Calibri" w:hAnsi="Calibri" w:cs="Calibri"/>
          <w:noProof/>
        </w:rPr>
        <w:t xml:space="preserve"> Genetics and population analysis FINEMAP: efficient variable selection using summary data from genome-wide association studies. doi:10.1093/bioinformatics/btw018</w:t>
      </w:r>
    </w:p>
    <w:p w14:paraId="02A1666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5.</w:t>
      </w:r>
      <w:r w:rsidRPr="00C52D83">
        <w:rPr>
          <w:rFonts w:ascii="Calibri" w:hAnsi="Calibri" w:cs="Calibri"/>
          <w:noProof/>
        </w:rPr>
        <w:tab/>
        <w:t xml:space="preserve">Kichaev, G. </w:t>
      </w:r>
      <w:r w:rsidRPr="00C52D83">
        <w:rPr>
          <w:rFonts w:ascii="Calibri" w:hAnsi="Calibri" w:cs="Calibri"/>
          <w:i/>
          <w:iCs/>
          <w:noProof/>
        </w:rPr>
        <w:t>et al.</w:t>
      </w:r>
      <w:r w:rsidRPr="00C52D83">
        <w:rPr>
          <w:rFonts w:ascii="Calibri" w:hAnsi="Calibri" w:cs="Calibri"/>
          <w:noProof/>
        </w:rPr>
        <w:t xml:space="preserve"> Integrating Functional Data to Prioritize Causal Variants in Statistical Fine-Mapping Studies. </w:t>
      </w:r>
      <w:r w:rsidRPr="00C52D83">
        <w:rPr>
          <w:rFonts w:ascii="Calibri" w:hAnsi="Calibri" w:cs="Calibri"/>
          <w:i/>
          <w:iCs/>
          <w:noProof/>
        </w:rPr>
        <w:t>PLoS Genet.</w:t>
      </w:r>
      <w:r w:rsidRPr="00C52D83">
        <w:rPr>
          <w:rFonts w:ascii="Calibri" w:hAnsi="Calibri" w:cs="Calibri"/>
          <w:noProof/>
        </w:rPr>
        <w:t xml:space="preserve"> </w:t>
      </w:r>
      <w:r w:rsidRPr="00C52D83">
        <w:rPr>
          <w:rFonts w:ascii="Calibri" w:hAnsi="Calibri" w:cs="Calibri"/>
          <w:b/>
          <w:bCs/>
          <w:noProof/>
        </w:rPr>
        <w:t>10</w:t>
      </w:r>
      <w:r w:rsidRPr="00C52D83">
        <w:rPr>
          <w:rFonts w:ascii="Calibri" w:hAnsi="Calibri" w:cs="Calibri"/>
          <w:noProof/>
        </w:rPr>
        <w:t>, e1004722 (2014).</w:t>
      </w:r>
    </w:p>
    <w:p w14:paraId="04E1838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6.</w:t>
      </w:r>
      <w:r w:rsidRPr="00C52D83">
        <w:rPr>
          <w:rFonts w:ascii="Calibri" w:hAnsi="Calibri" w:cs="Calibri"/>
          <w:noProof/>
        </w:rPr>
        <w:tab/>
        <w:t xml:space="preserve">Kichaev, G. &amp; Pasaniuc, B. Leveraging Functional-Annotation Data in Trans-ethnic Fine-Mapping Studies. </w:t>
      </w:r>
      <w:r w:rsidRPr="00C52D83">
        <w:rPr>
          <w:rFonts w:ascii="Calibri" w:hAnsi="Calibri" w:cs="Calibri"/>
          <w:i/>
          <w:iCs/>
          <w:noProof/>
        </w:rPr>
        <w:t>Am. J. Hum. Genet.</w:t>
      </w:r>
      <w:r w:rsidRPr="00C52D83">
        <w:rPr>
          <w:rFonts w:ascii="Calibri" w:hAnsi="Calibri" w:cs="Calibri"/>
          <w:noProof/>
        </w:rPr>
        <w:t xml:space="preserve"> </w:t>
      </w:r>
      <w:r w:rsidRPr="00C52D83">
        <w:rPr>
          <w:rFonts w:ascii="Calibri" w:hAnsi="Calibri" w:cs="Calibri"/>
          <w:b/>
          <w:bCs/>
          <w:noProof/>
        </w:rPr>
        <w:t>97</w:t>
      </w:r>
      <w:r w:rsidRPr="00C52D83">
        <w:rPr>
          <w:rFonts w:ascii="Calibri" w:hAnsi="Calibri" w:cs="Calibri"/>
          <w:noProof/>
        </w:rPr>
        <w:t>, 260–271 (2015).</w:t>
      </w:r>
    </w:p>
    <w:p w14:paraId="5A7EFE20"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7.</w:t>
      </w:r>
      <w:r w:rsidRPr="00C52D83">
        <w:rPr>
          <w:rFonts w:ascii="Calibri" w:hAnsi="Calibri" w:cs="Calibri"/>
          <w:noProof/>
        </w:rPr>
        <w:tab/>
        <w:t xml:space="preserve">Kichaev, G. </w:t>
      </w:r>
      <w:r w:rsidRPr="00C52D83">
        <w:rPr>
          <w:rFonts w:ascii="Calibri" w:hAnsi="Calibri" w:cs="Calibri"/>
          <w:i/>
          <w:iCs/>
          <w:noProof/>
        </w:rPr>
        <w:t>et al.</w:t>
      </w:r>
      <w:r w:rsidRPr="00C52D83">
        <w:rPr>
          <w:rFonts w:ascii="Calibri" w:hAnsi="Calibri" w:cs="Calibri"/>
          <w:noProof/>
        </w:rPr>
        <w:t xml:space="preserve"> Improved methods for multi-trait fine mapping of pleiotropic risk loci.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33</w:t>
      </w:r>
      <w:r w:rsidRPr="00C52D83">
        <w:rPr>
          <w:rFonts w:ascii="Calibri" w:hAnsi="Calibri" w:cs="Calibri"/>
          <w:noProof/>
        </w:rPr>
        <w:t>, 248–255 (2017).</w:t>
      </w:r>
    </w:p>
    <w:p w14:paraId="54E7F1A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8.</w:t>
      </w:r>
      <w:r w:rsidRPr="00C52D83">
        <w:rPr>
          <w:rFonts w:ascii="Calibri" w:hAnsi="Calibri" w:cs="Calibri"/>
          <w:noProof/>
        </w:rPr>
        <w:tab/>
        <w:t xml:space="preserve">Hormozdiari, F., Kostem, E., Kang, E. Y., Pasaniuc, B. &amp; Eskin, E. Identifying causal variants at loci with multiple signals of association. </w:t>
      </w:r>
      <w:r w:rsidRPr="00C52D83">
        <w:rPr>
          <w:rFonts w:ascii="Calibri" w:hAnsi="Calibri" w:cs="Calibri"/>
          <w:i/>
          <w:iCs/>
          <w:noProof/>
        </w:rPr>
        <w:t>Genetics</w:t>
      </w:r>
      <w:r w:rsidRPr="00C52D83">
        <w:rPr>
          <w:rFonts w:ascii="Calibri" w:hAnsi="Calibri" w:cs="Calibri"/>
          <w:noProof/>
        </w:rPr>
        <w:t xml:space="preserve"> </w:t>
      </w:r>
      <w:r w:rsidRPr="00C52D83">
        <w:rPr>
          <w:rFonts w:ascii="Calibri" w:hAnsi="Calibri" w:cs="Calibri"/>
          <w:b/>
          <w:bCs/>
          <w:noProof/>
        </w:rPr>
        <w:t>198</w:t>
      </w:r>
      <w:r w:rsidRPr="00C52D83">
        <w:rPr>
          <w:rFonts w:ascii="Calibri" w:hAnsi="Calibri" w:cs="Calibri"/>
          <w:noProof/>
        </w:rPr>
        <w:t>, 497–508 (2014).</w:t>
      </w:r>
    </w:p>
    <w:p w14:paraId="612F3F2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9.</w:t>
      </w:r>
      <w:r w:rsidRPr="00C52D83">
        <w:rPr>
          <w:rFonts w:ascii="Calibri" w:hAnsi="Calibri" w:cs="Calibri"/>
          <w:noProof/>
        </w:rPr>
        <w:tab/>
        <w:t xml:space="preserve">Wallace, C. Statistical Testing of Shared Genetic Control for Potentially Related Traits. </w:t>
      </w:r>
      <w:r w:rsidRPr="00C52D83">
        <w:rPr>
          <w:rFonts w:ascii="Calibri" w:hAnsi="Calibri" w:cs="Calibri"/>
          <w:i/>
          <w:iCs/>
          <w:noProof/>
        </w:rPr>
        <w:t>Genet. Epidemiol.</w:t>
      </w:r>
      <w:r w:rsidRPr="00C52D83">
        <w:rPr>
          <w:rFonts w:ascii="Calibri" w:hAnsi="Calibri" w:cs="Calibri"/>
          <w:noProof/>
        </w:rPr>
        <w:t xml:space="preserve"> </w:t>
      </w:r>
      <w:r w:rsidRPr="00C52D83">
        <w:rPr>
          <w:rFonts w:ascii="Calibri" w:hAnsi="Calibri" w:cs="Calibri"/>
          <w:b/>
          <w:bCs/>
          <w:noProof/>
        </w:rPr>
        <w:t>37</w:t>
      </w:r>
      <w:r w:rsidRPr="00C52D83">
        <w:rPr>
          <w:rFonts w:ascii="Calibri" w:hAnsi="Calibri" w:cs="Calibri"/>
          <w:noProof/>
        </w:rPr>
        <w:t>, 802–813 (2013).</w:t>
      </w:r>
    </w:p>
    <w:p w14:paraId="6C96BC0B"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0.</w:t>
      </w:r>
      <w:r w:rsidRPr="00C52D83">
        <w:rPr>
          <w:rFonts w:ascii="Calibri" w:hAnsi="Calibri" w:cs="Calibri"/>
          <w:noProof/>
        </w:rPr>
        <w:tab/>
        <w:t xml:space="preserve">hemani,  gibran </w:t>
      </w:r>
      <w:r w:rsidRPr="00C52D83">
        <w:rPr>
          <w:rFonts w:ascii="Calibri" w:hAnsi="Calibri" w:cs="Calibri"/>
          <w:i/>
          <w:iCs/>
          <w:noProof/>
        </w:rPr>
        <w:t>et al.</w:t>
      </w:r>
      <w:r w:rsidRPr="00C52D83">
        <w:rPr>
          <w:rFonts w:ascii="Calibri" w:hAnsi="Calibri" w:cs="Calibri"/>
          <w:noProof/>
        </w:rPr>
        <w:t xml:space="preserve"> MRCIEU/TwoSampleMR: WellcomeOpen. (2019). doi:10.5281/ZENODO.3298001</w:t>
      </w:r>
    </w:p>
    <w:p w14:paraId="6DB8DC04"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1.</w:t>
      </w:r>
      <w:r w:rsidRPr="00C52D83">
        <w:rPr>
          <w:rFonts w:ascii="Calibri" w:hAnsi="Calibri" w:cs="Calibri"/>
          <w:noProof/>
        </w:rPr>
        <w:tab/>
        <w:t>jrs95/gassocplot: Regional association plotter for genetic and epigenetic data. Available at: https://github.com/jrs95/gassocplot. (Accessed: 21st April 2020)</w:t>
      </w:r>
    </w:p>
    <w:p w14:paraId="67DD868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2.</w:t>
      </w:r>
      <w:r w:rsidRPr="00C52D83">
        <w:rPr>
          <w:rFonts w:ascii="Calibri" w:hAnsi="Calibri" w:cs="Calibri"/>
          <w:noProof/>
        </w:rPr>
        <w:tab/>
        <w:t xml:space="preserve">Hemani, G. </w:t>
      </w:r>
      <w:r w:rsidRPr="00C52D83">
        <w:rPr>
          <w:rFonts w:ascii="Calibri" w:hAnsi="Calibri" w:cs="Calibri"/>
          <w:i/>
          <w:iCs/>
          <w:noProof/>
        </w:rPr>
        <w:t>et al.</w:t>
      </w:r>
      <w:r w:rsidRPr="00C52D83">
        <w:rPr>
          <w:rFonts w:ascii="Calibri" w:hAnsi="Calibri" w:cs="Calibri"/>
          <w:noProof/>
        </w:rPr>
        <w:t xml:space="preserve"> The MR-base platform supports systematic causal inference across </w:t>
      </w:r>
      <w:r w:rsidRPr="00C52D83">
        <w:rPr>
          <w:rFonts w:ascii="Calibri" w:hAnsi="Calibri" w:cs="Calibri"/>
          <w:noProof/>
        </w:rPr>
        <w:lastRenderedPageBreak/>
        <w:t xml:space="preserve">the human phenome. </w:t>
      </w:r>
      <w:r w:rsidRPr="00C52D83">
        <w:rPr>
          <w:rFonts w:ascii="Calibri" w:hAnsi="Calibri" w:cs="Calibri"/>
          <w:i/>
          <w:iCs/>
          <w:noProof/>
        </w:rPr>
        <w:t>Elife</w:t>
      </w:r>
      <w:r w:rsidRPr="00C52D83">
        <w:rPr>
          <w:rFonts w:ascii="Calibri" w:hAnsi="Calibri" w:cs="Calibri"/>
          <w:noProof/>
        </w:rPr>
        <w:t xml:space="preserve"> </w:t>
      </w:r>
      <w:r w:rsidRPr="00C52D83">
        <w:rPr>
          <w:rFonts w:ascii="Calibri" w:hAnsi="Calibri" w:cs="Calibri"/>
          <w:b/>
          <w:bCs/>
          <w:noProof/>
        </w:rPr>
        <w:t>7</w:t>
      </w:r>
      <w:r w:rsidRPr="00C52D83">
        <w:rPr>
          <w:rFonts w:ascii="Calibri" w:hAnsi="Calibri" w:cs="Calibri"/>
          <w:noProof/>
        </w:rPr>
        <w:t>, (2018).</w:t>
      </w:r>
    </w:p>
    <w:p w14:paraId="387FCE3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3.</w:t>
      </w:r>
      <w:r w:rsidRPr="00C52D83">
        <w:rPr>
          <w:rFonts w:ascii="Calibri" w:hAnsi="Calibri" w:cs="Calibri"/>
          <w:noProof/>
        </w:rPr>
        <w:tab/>
        <w:t>Home - SNP - NCBI. Available at: https://www.ncbi.nlm.nih.gov/snp/. (Accessed: 16th March 2020)</w:t>
      </w:r>
    </w:p>
    <w:p w14:paraId="1A175C57"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4.</w:t>
      </w:r>
      <w:r w:rsidRPr="00C52D83">
        <w:rPr>
          <w:rFonts w:ascii="Calibri" w:hAnsi="Calibri" w:cs="Calibri"/>
          <w:noProof/>
        </w:rPr>
        <w:tab/>
        <w:t xml:space="preserve">Zheng, J. </w:t>
      </w:r>
      <w:r w:rsidRPr="00C52D83">
        <w:rPr>
          <w:rFonts w:ascii="Calibri" w:hAnsi="Calibri" w:cs="Calibri"/>
          <w:i/>
          <w:iCs/>
          <w:noProof/>
        </w:rPr>
        <w:t>et al.</w:t>
      </w:r>
      <w:r w:rsidRPr="00C52D83">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33</w:t>
      </w:r>
      <w:r w:rsidRPr="00C52D83">
        <w:rPr>
          <w:rFonts w:ascii="Calibri" w:hAnsi="Calibri" w:cs="Calibri"/>
          <w:noProof/>
        </w:rPr>
        <w:t>, 272–279 (2017).</w:t>
      </w:r>
    </w:p>
    <w:p w14:paraId="0D3E443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5.</w:t>
      </w:r>
      <w:r w:rsidRPr="00C52D83">
        <w:rPr>
          <w:rFonts w:ascii="Calibri" w:hAnsi="Calibri" w:cs="Calibri"/>
          <w:noProof/>
        </w:rPr>
        <w:tab/>
        <w:t xml:space="preserve">Hemani, G. </w:t>
      </w:r>
      <w:r w:rsidRPr="00C52D83">
        <w:rPr>
          <w:rFonts w:ascii="Calibri" w:hAnsi="Calibri" w:cs="Calibri"/>
          <w:i/>
          <w:iCs/>
          <w:noProof/>
        </w:rPr>
        <w:t>et al.</w:t>
      </w:r>
      <w:r w:rsidRPr="00C52D83">
        <w:rPr>
          <w:rFonts w:ascii="Calibri" w:hAnsi="Calibri" w:cs="Calibri"/>
          <w:noProof/>
        </w:rPr>
        <w:t xml:space="preserve"> Automating Mendelian randomization through machine learning to construct a putative causal map of the human phenome. </w:t>
      </w:r>
      <w:r w:rsidRPr="00C52D83">
        <w:rPr>
          <w:rFonts w:ascii="Calibri" w:hAnsi="Calibri" w:cs="Calibri"/>
          <w:i/>
          <w:iCs/>
          <w:noProof/>
        </w:rPr>
        <w:t>bioRxiv</w:t>
      </w:r>
      <w:r w:rsidRPr="00C52D83">
        <w:rPr>
          <w:rFonts w:ascii="Calibri" w:hAnsi="Calibri" w:cs="Calibri"/>
          <w:noProof/>
        </w:rPr>
        <w:t xml:space="preserve"> 173682. (2017). doi:10.1101/173682</w:t>
      </w:r>
    </w:p>
    <w:p w14:paraId="28CB6D7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6.</w:t>
      </w:r>
      <w:r w:rsidRPr="00C52D83">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C52D83">
        <w:rPr>
          <w:rFonts w:ascii="Calibri" w:hAnsi="Calibri" w:cs="Calibri"/>
          <w:i/>
          <w:iCs/>
          <w:noProof/>
        </w:rPr>
        <w:t>Nat. Commun.</w:t>
      </w:r>
      <w:r w:rsidRPr="00C52D83">
        <w:rPr>
          <w:rFonts w:ascii="Calibri" w:hAnsi="Calibri" w:cs="Calibri"/>
          <w:noProof/>
        </w:rPr>
        <w:t xml:space="preserve"> </w:t>
      </w:r>
      <w:r w:rsidRPr="00C52D83">
        <w:rPr>
          <w:rFonts w:ascii="Calibri" w:hAnsi="Calibri" w:cs="Calibri"/>
          <w:b/>
          <w:bCs/>
          <w:noProof/>
        </w:rPr>
        <w:t>11</w:t>
      </w:r>
      <w:r w:rsidRPr="00C52D83">
        <w:rPr>
          <w:rFonts w:ascii="Calibri" w:hAnsi="Calibri" w:cs="Calibri"/>
          <w:noProof/>
        </w:rPr>
        <w:t>, 1–11 (2020).</w:t>
      </w:r>
    </w:p>
    <w:p w14:paraId="1F340BC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7.</w:t>
      </w:r>
      <w:r w:rsidRPr="00C52D83">
        <w:rPr>
          <w:rFonts w:ascii="Calibri" w:hAnsi="Calibri" w:cs="Calibri"/>
          <w:noProof/>
        </w:rPr>
        <w:tab/>
        <w:t xml:space="preserve">Richardson, T. G., Harrison, S., Hemani, G. &amp; Smith, G. D. An atlas of polygenic risk score associations to highlight putative causal relationships across the human phenome. </w:t>
      </w:r>
      <w:r w:rsidRPr="00C52D83">
        <w:rPr>
          <w:rFonts w:ascii="Calibri" w:hAnsi="Calibri" w:cs="Calibri"/>
          <w:i/>
          <w:iCs/>
          <w:noProof/>
        </w:rPr>
        <w:t>Elife</w:t>
      </w:r>
      <w:r w:rsidRPr="00C52D83">
        <w:rPr>
          <w:rFonts w:ascii="Calibri" w:hAnsi="Calibri" w:cs="Calibri"/>
          <w:noProof/>
        </w:rPr>
        <w:t xml:space="preserve"> </w:t>
      </w:r>
      <w:r w:rsidRPr="00C52D83">
        <w:rPr>
          <w:rFonts w:ascii="Calibri" w:hAnsi="Calibri" w:cs="Calibri"/>
          <w:b/>
          <w:bCs/>
          <w:noProof/>
        </w:rPr>
        <w:t>8</w:t>
      </w:r>
      <w:r w:rsidRPr="00C52D83">
        <w:rPr>
          <w:rFonts w:ascii="Calibri" w:hAnsi="Calibri" w:cs="Calibri"/>
          <w:noProof/>
        </w:rPr>
        <w:t>, (2019).</w:t>
      </w:r>
    </w:p>
    <w:p w14:paraId="2AB4DA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8.</w:t>
      </w:r>
      <w:r w:rsidRPr="00C52D83">
        <w:rPr>
          <w:rFonts w:ascii="Calibri" w:hAnsi="Calibri" w:cs="Calibri"/>
          <w:noProof/>
        </w:rPr>
        <w:tab/>
        <w:t>UK Biobank — Neale lab. Available at: http://www.nealelab.is/uk-biobank/. (Accessed: 25th February 2020)</w:t>
      </w:r>
    </w:p>
    <w:p w14:paraId="772BD7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9.</w:t>
      </w:r>
      <w:r w:rsidRPr="00C52D83">
        <w:rPr>
          <w:rFonts w:ascii="Calibri" w:hAnsi="Calibri" w:cs="Calibri"/>
          <w:noProof/>
        </w:rPr>
        <w:tab/>
        <w:t xml:space="preserve">Li, H. </w:t>
      </w:r>
      <w:r w:rsidRPr="00C52D83">
        <w:rPr>
          <w:rFonts w:ascii="Calibri" w:hAnsi="Calibri" w:cs="Calibri"/>
          <w:i/>
          <w:iCs/>
          <w:noProof/>
        </w:rPr>
        <w:t>et al.</w:t>
      </w:r>
      <w:r w:rsidRPr="00C52D83">
        <w:rPr>
          <w:rFonts w:ascii="Calibri" w:hAnsi="Calibri" w:cs="Calibri"/>
          <w:noProof/>
        </w:rPr>
        <w:t xml:space="preserve"> The Sequence Alignment/Map format and SAMtool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5</w:t>
      </w:r>
      <w:r w:rsidRPr="00C52D83">
        <w:rPr>
          <w:rFonts w:ascii="Calibri" w:hAnsi="Calibri" w:cs="Calibri"/>
          <w:noProof/>
        </w:rPr>
        <w:t>, 2078–2079 (2009).</w:t>
      </w:r>
    </w:p>
    <w:p w14:paraId="67F4059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0.</w:t>
      </w:r>
      <w:r w:rsidRPr="00C52D83">
        <w:rPr>
          <w:rFonts w:ascii="Calibri" w:hAnsi="Calibri" w:cs="Calibri"/>
          <w:noProof/>
        </w:rPr>
        <w:tab/>
        <w:t xml:space="preserve">Obenchain, V. </w:t>
      </w:r>
      <w:r w:rsidRPr="00C52D83">
        <w:rPr>
          <w:rFonts w:ascii="Calibri" w:hAnsi="Calibri" w:cs="Calibri"/>
          <w:i/>
          <w:iCs/>
          <w:noProof/>
        </w:rPr>
        <w:t>et al.</w:t>
      </w:r>
      <w:r w:rsidRPr="00C52D83">
        <w:rPr>
          <w:rFonts w:ascii="Calibri" w:hAnsi="Calibri" w:cs="Calibri"/>
          <w:noProof/>
        </w:rPr>
        <w:t xml:space="preserve"> Sequence analysis VariantAnnotation: a Bioconductor package for exploration and annotation of genetic variants. </w:t>
      </w:r>
      <w:r w:rsidRPr="00C52D83">
        <w:rPr>
          <w:rFonts w:ascii="Calibri" w:hAnsi="Calibri" w:cs="Calibri"/>
          <w:b/>
          <w:bCs/>
          <w:noProof/>
        </w:rPr>
        <w:t>30</w:t>
      </w:r>
      <w:r w:rsidRPr="00C52D83">
        <w:rPr>
          <w:rFonts w:ascii="Calibri" w:hAnsi="Calibri" w:cs="Calibri"/>
          <w:noProof/>
        </w:rPr>
        <w:t>, 2076–2078 (2014).</w:t>
      </w:r>
    </w:p>
    <w:p w14:paraId="1786D33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1.</w:t>
      </w:r>
      <w:r w:rsidRPr="00C52D83">
        <w:rPr>
          <w:rFonts w:ascii="Calibri" w:hAnsi="Calibri" w:cs="Calibri"/>
          <w:noProof/>
        </w:rPr>
        <w:tab/>
        <w:t xml:space="preserve">Gentleman, R. C. </w:t>
      </w:r>
      <w:r w:rsidRPr="00C52D83">
        <w:rPr>
          <w:rFonts w:ascii="Calibri" w:hAnsi="Calibri" w:cs="Calibri"/>
          <w:i/>
          <w:iCs/>
          <w:noProof/>
        </w:rPr>
        <w:t>et al.</w:t>
      </w:r>
      <w:r w:rsidRPr="00C52D83">
        <w:rPr>
          <w:rFonts w:ascii="Calibri" w:hAnsi="Calibri" w:cs="Calibri"/>
          <w:noProof/>
        </w:rPr>
        <w:t xml:space="preserve"> </w:t>
      </w:r>
      <w:r w:rsidRPr="00C52D83">
        <w:rPr>
          <w:rFonts w:ascii="Calibri" w:hAnsi="Calibri" w:cs="Calibri"/>
          <w:i/>
          <w:iCs/>
          <w:noProof/>
        </w:rPr>
        <w:t>Open Access Bioconductor: open software development for computational biology and bioinformatics</w:t>
      </w:r>
      <w:r w:rsidRPr="00C52D83">
        <w:rPr>
          <w:rFonts w:ascii="Calibri" w:hAnsi="Calibri" w:cs="Calibri"/>
          <w:noProof/>
        </w:rPr>
        <w:t xml:space="preserve">. </w:t>
      </w:r>
      <w:r w:rsidRPr="00C52D83">
        <w:rPr>
          <w:rFonts w:ascii="Calibri" w:hAnsi="Calibri" w:cs="Calibri"/>
          <w:i/>
          <w:iCs/>
          <w:noProof/>
        </w:rPr>
        <w:t>Genome Biology</w:t>
      </w:r>
      <w:r w:rsidRPr="00C52D83">
        <w:rPr>
          <w:rFonts w:ascii="Calibri" w:hAnsi="Calibri" w:cs="Calibri"/>
          <w:noProof/>
        </w:rPr>
        <w:t xml:space="preserve"> </w:t>
      </w:r>
      <w:r w:rsidRPr="00C52D83">
        <w:rPr>
          <w:rFonts w:ascii="Calibri" w:hAnsi="Calibri" w:cs="Calibri"/>
          <w:b/>
          <w:bCs/>
          <w:noProof/>
        </w:rPr>
        <w:t>5</w:t>
      </w:r>
      <w:r w:rsidRPr="00C52D83">
        <w:rPr>
          <w:rFonts w:ascii="Calibri" w:hAnsi="Calibri" w:cs="Calibri"/>
          <w:noProof/>
        </w:rPr>
        <w:t>, (2004).</w:t>
      </w:r>
    </w:p>
    <w:p w14:paraId="2A618D4B"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2.</w:t>
      </w:r>
      <w:r w:rsidRPr="00C52D83">
        <w:rPr>
          <w:rFonts w:ascii="Calibri" w:hAnsi="Calibri" w:cs="Calibri"/>
          <w:noProof/>
        </w:rPr>
        <w:tab/>
        <w:t xml:space="preserve">Huber, W. </w:t>
      </w:r>
      <w:r w:rsidRPr="00C52D83">
        <w:rPr>
          <w:rFonts w:ascii="Calibri" w:hAnsi="Calibri" w:cs="Calibri"/>
          <w:i/>
          <w:iCs/>
          <w:noProof/>
        </w:rPr>
        <w:t>et al.</w:t>
      </w:r>
      <w:r w:rsidRPr="00C52D83">
        <w:rPr>
          <w:rFonts w:ascii="Calibri" w:hAnsi="Calibri" w:cs="Calibri"/>
          <w:noProof/>
        </w:rPr>
        <w:t xml:space="preserve"> Orchestrating high-throughput genomic analysis with Bioconductor. </w:t>
      </w:r>
      <w:r w:rsidRPr="00C52D83">
        <w:rPr>
          <w:rFonts w:ascii="Calibri" w:hAnsi="Calibri" w:cs="Calibri"/>
          <w:i/>
          <w:iCs/>
          <w:noProof/>
        </w:rPr>
        <w:t>Nat. Methods</w:t>
      </w:r>
      <w:r w:rsidRPr="00C52D83">
        <w:rPr>
          <w:rFonts w:ascii="Calibri" w:hAnsi="Calibri" w:cs="Calibri"/>
          <w:noProof/>
        </w:rPr>
        <w:t xml:space="preserve"> </w:t>
      </w:r>
      <w:r w:rsidRPr="00C52D83">
        <w:rPr>
          <w:rFonts w:ascii="Calibri" w:hAnsi="Calibri" w:cs="Calibri"/>
          <w:b/>
          <w:bCs/>
          <w:noProof/>
        </w:rPr>
        <w:t>12</w:t>
      </w:r>
      <w:r w:rsidRPr="00C52D83">
        <w:rPr>
          <w:rFonts w:ascii="Calibri" w:hAnsi="Calibri" w:cs="Calibri"/>
          <w:noProof/>
        </w:rPr>
        <w:t>, 115–121 (2015).</w:t>
      </w:r>
    </w:p>
    <w:p w14:paraId="7B76457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3.</w:t>
      </w:r>
      <w:r w:rsidRPr="00C52D83">
        <w:rPr>
          <w:rFonts w:ascii="Calibri" w:hAnsi="Calibri" w:cs="Calibri"/>
          <w:noProof/>
        </w:rPr>
        <w:tab/>
        <w:t>Bioconductor - Home. Available at: https://www.bioconductor.org/. (Accessed: 27th March 2020)</w:t>
      </w:r>
    </w:p>
    <w:p w14:paraId="0353000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4.</w:t>
      </w:r>
      <w:r w:rsidRPr="00C52D83">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234EFA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5.</w:t>
      </w:r>
      <w:r w:rsidRPr="00C52D83">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63DB7F3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6.</w:t>
      </w:r>
      <w:r w:rsidRPr="00C52D83">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76AD2B4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7.</w:t>
      </w:r>
      <w:r w:rsidRPr="00C52D83">
        <w:rPr>
          <w:rFonts w:ascii="Calibri" w:hAnsi="Calibri" w:cs="Calibri"/>
          <w:noProof/>
        </w:rPr>
        <w:tab/>
        <w:t xml:space="preserve">Voss, K., Gentry, J. &amp; Auwera, G. Van Der. GATK4 + WDL + Cromwell. </w:t>
      </w:r>
      <w:r w:rsidRPr="00C52D83">
        <w:rPr>
          <w:rFonts w:ascii="Calibri" w:hAnsi="Calibri" w:cs="Calibri"/>
          <w:i/>
          <w:iCs/>
          <w:noProof/>
        </w:rPr>
        <w:t>F1000Research</w:t>
      </w:r>
      <w:r w:rsidRPr="00C52D83">
        <w:rPr>
          <w:rFonts w:ascii="Calibri" w:hAnsi="Calibri" w:cs="Calibri"/>
          <w:noProof/>
        </w:rPr>
        <w:t xml:space="preserve"> </w:t>
      </w:r>
      <w:r w:rsidRPr="00C52D83">
        <w:rPr>
          <w:rFonts w:ascii="Calibri" w:hAnsi="Calibri" w:cs="Calibri"/>
          <w:b/>
          <w:bCs/>
          <w:noProof/>
        </w:rPr>
        <w:t>6</w:t>
      </w:r>
      <w:r w:rsidRPr="00C52D83">
        <w:rPr>
          <w:rFonts w:ascii="Calibri" w:hAnsi="Calibri" w:cs="Calibri"/>
          <w:noProof/>
        </w:rPr>
        <w:t>, 4 (2017).</w:t>
      </w:r>
    </w:p>
    <w:p w14:paraId="6C619CF4"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8.</w:t>
      </w:r>
      <w:r w:rsidRPr="00C52D83">
        <w:rPr>
          <w:rFonts w:ascii="Calibri" w:hAnsi="Calibri" w:cs="Calibri"/>
          <w:noProof/>
        </w:rPr>
        <w:tab/>
        <w:t xml:space="preserve">Morales, J. </w:t>
      </w:r>
      <w:r w:rsidRPr="00C52D83">
        <w:rPr>
          <w:rFonts w:ascii="Calibri" w:hAnsi="Calibri" w:cs="Calibri"/>
          <w:i/>
          <w:iCs/>
          <w:noProof/>
        </w:rPr>
        <w:t>et al.</w:t>
      </w:r>
      <w:r w:rsidRPr="00C52D83">
        <w:rPr>
          <w:rFonts w:ascii="Calibri" w:hAnsi="Calibri" w:cs="Calibri"/>
          <w:noProof/>
        </w:rPr>
        <w:t xml:space="preserve"> A standardized framework for representation of ancestry data in genomics studies, with application to the NHGRI-EBI GWAS Catalog. </w:t>
      </w:r>
      <w:r w:rsidRPr="00C52D83">
        <w:rPr>
          <w:rFonts w:ascii="Calibri" w:hAnsi="Calibri" w:cs="Calibri"/>
          <w:i/>
          <w:iCs/>
          <w:noProof/>
        </w:rPr>
        <w:t>Genome Biol.</w:t>
      </w:r>
      <w:r w:rsidRPr="00C52D83">
        <w:rPr>
          <w:rFonts w:ascii="Calibri" w:hAnsi="Calibri" w:cs="Calibri"/>
          <w:noProof/>
        </w:rPr>
        <w:t xml:space="preserve"> </w:t>
      </w:r>
      <w:r w:rsidRPr="00C52D83">
        <w:rPr>
          <w:rFonts w:ascii="Calibri" w:hAnsi="Calibri" w:cs="Calibri"/>
          <w:b/>
          <w:bCs/>
          <w:noProof/>
        </w:rPr>
        <w:t>19</w:t>
      </w:r>
      <w:r w:rsidRPr="00C52D83">
        <w:rPr>
          <w:rFonts w:ascii="Calibri" w:hAnsi="Calibri" w:cs="Calibri"/>
          <w:noProof/>
        </w:rPr>
        <w:t>, 21 (2018).</w:t>
      </w:r>
    </w:p>
    <w:p w14:paraId="70251146" w14:textId="77CF20F7" w:rsidR="0071214C" w:rsidRPr="00862AF1" w:rsidRDefault="002F2B68" w:rsidP="00C52D83">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lastRenderedPageBreak/>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pPr>
        <w:rPr>
          <w:lang w:eastAsia="en-GB"/>
        </w:rPr>
      </w:pPr>
      <w:r w:rsidRPr="00862AF1">
        <w:rPr>
          <w:rFonts w:ascii="Calibri" w:hAnsi="Calibri" w:cs="Calibri"/>
          <w:color w:val="000000"/>
          <w:lang w:eastAsia="en-GB"/>
        </w:rPr>
        <w:t>E.M</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nd S.J.A</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lang w:eastAsia="en-GB"/>
        </w:rPr>
        <w:t>Goate</w:t>
      </w:r>
      <w:proofErr w:type="spellEnd"/>
      <w:r w:rsidRPr="00862AF1">
        <w:rPr>
          <w:rFonts w:ascii="Calibri" w:hAnsi="Calibri" w:cs="Calibri"/>
          <w:color w:val="000000"/>
          <w:lang w:eastAsia="en-GB"/>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6"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lang w:eastAsia="en-GB"/>
              </w:rPr>
            </w:pPr>
            <w:r w:rsidRPr="00862AF1">
              <w:rPr>
                <w:rFonts w:ascii="Calibri" w:hAnsi="Calibri" w:cs="Calibri"/>
                <w:lang w:eastAsia="en-GB"/>
              </w:rPr>
              <w:t>Human readable and easy to parse</w:t>
            </w:r>
          </w:p>
        </w:tc>
        <w:tc>
          <w:tcPr>
            <w:tcW w:w="10269" w:type="dxa"/>
          </w:tcPr>
          <w:p w14:paraId="10C60E50" w14:textId="590BE1AD"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0&lt;/sup&gt;","plainTextFormattedCitation":"40","previouslyFormattedCitation":"&lt;sup&gt;40&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0</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D258B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1–43&lt;/sup&gt;","plainTextFormattedCitation":"41–43","previouslyFormattedCitation":"&lt;sup&gt;41–43&lt;/sup&gt;"},"properties":{"noteIndex":0},"schema":"https://github.com/citation-style-language/schema/raw/master/csl-citation.json"}</w:instrText>
            </w:r>
            <w:r w:rsidR="0086084A" w:rsidRPr="00862AF1">
              <w:rPr>
                <w:rFonts w:ascii="Calibri" w:hAnsi="Calibri" w:cs="Calibri"/>
              </w:rPr>
              <w:fldChar w:fldCharType="separate"/>
            </w:r>
            <w:r w:rsidR="000D0624" w:rsidRPr="000D0624">
              <w:rPr>
                <w:rFonts w:ascii="Calibri" w:hAnsi="Calibri" w:cs="Calibri"/>
                <w:noProof/>
                <w:vertAlign w:val="superscript"/>
              </w:rPr>
              <w:t>41–43</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4&lt;/sup&gt;","plainTextFormattedCitation":"44","previouslyFormattedCitation":"&lt;sup&gt;44&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4</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A6406" w:rsidRPr="00862AF1">
              <w:rPr>
                <w:rFonts w:ascii="Calibri" w:hAnsi="Calibri" w:cs="Calibri"/>
              </w:rPr>
              <w:fldChar w:fldCharType="separate"/>
            </w:r>
            <w:r w:rsidR="00B61727" w:rsidRPr="00B61727">
              <w:rPr>
                <w:rFonts w:ascii="Calibri" w:hAnsi="Calibri" w:cs="Calibri"/>
                <w:noProof/>
                <w:vertAlign w:val="superscript"/>
              </w:rPr>
              <w:t>20</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C52D83">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00EA6406" w:rsidRPr="00862AF1">
              <w:rPr>
                <w:rFonts w:ascii="Calibri" w:hAnsi="Calibri" w:cs="Calibri"/>
              </w:rPr>
              <w:fldChar w:fldCharType="separate"/>
            </w:r>
            <w:r w:rsidR="00C52D83" w:rsidRPr="00C52D83">
              <w:rPr>
                <w:rFonts w:ascii="Calibri" w:hAnsi="Calibri" w:cs="Calibri"/>
                <w:noProof/>
                <w:vertAlign w:val="superscript"/>
              </w:rPr>
              <w:t>21</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EA6406" w:rsidRPr="00862AF1">
              <w:rPr>
                <w:rFonts w:ascii="Calibri" w:hAnsi="Calibri" w:cs="Calibri"/>
              </w:rPr>
              <w:fldChar w:fldCharType="separate"/>
            </w:r>
            <w:r w:rsidR="006E0B14" w:rsidRPr="006E0B14">
              <w:rPr>
                <w:rFonts w:ascii="Calibri" w:hAnsi="Calibri" w:cs="Calibri"/>
                <w:noProof/>
                <w:vertAlign w:val="superscript"/>
              </w:rPr>
              <w:t>23</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Data field descriptions</w:t>
            </w:r>
            <w:r w:rsidR="002B36DF" w:rsidRPr="00862AF1">
              <w:rPr>
                <w:rFonts w:ascii="Calibri" w:hAnsi="Calibri" w:cs="Calibri"/>
                <w:lang w:eastAsia="en-GB"/>
              </w:rPr>
              <w:t xml:space="preserve">, </w:t>
            </w:r>
            <w:r w:rsidRPr="00862AF1">
              <w:rPr>
                <w:rFonts w:ascii="Calibri" w:hAnsi="Calibri" w:cs="Calibri"/>
                <w:lang w:eastAsia="en-GB"/>
              </w:rPr>
              <w:t xml:space="preserve">value types </w:t>
            </w:r>
            <w:r w:rsidR="002B36DF" w:rsidRPr="00862AF1">
              <w:rPr>
                <w:rFonts w:ascii="Calibri" w:hAnsi="Calibri" w:cs="Calibri"/>
                <w:lang w:eastAsia="en-GB"/>
              </w:rPr>
              <w:t xml:space="preserve">and number of values </w:t>
            </w:r>
            <w:r w:rsidRPr="00862AF1">
              <w:rPr>
                <w:rFonts w:ascii="Calibri" w:hAnsi="Calibri" w:cs="Calibri"/>
                <w:lang w:eastAsia="en-GB"/>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representation of bi-allelic, multi-allelic and insertion-deletion variants</w:t>
            </w:r>
          </w:p>
        </w:tc>
        <w:tc>
          <w:tcPr>
            <w:tcW w:w="10269" w:type="dxa"/>
          </w:tcPr>
          <w:p w14:paraId="130AEB3B" w14:textId="787C7BA1" w:rsidR="005A3640" w:rsidRPr="00862AF1" w:rsidRDefault="00EA6406"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commentRangeStart w:id="152"/>
            <w:del w:id="153" w:author="Matt Lyon" w:date="2020-04-21T14:37:00Z">
              <w:r w:rsidRPr="00862AF1" w:rsidDel="00CA6BB3">
                <w:rPr>
                  <w:rFonts w:ascii="Calibri" w:hAnsi="Calibri" w:cs="Calibri"/>
                  <w:lang w:eastAsia="en-GB"/>
                </w:rPr>
                <w:delText xml:space="preserve">Each substitution is stored on a separate row supporting multiple alternative alleles as required. </w:delText>
              </w:r>
              <w:r w:rsidR="005A3640" w:rsidRPr="00862AF1" w:rsidDel="00CA6BB3">
                <w:rPr>
                  <w:rFonts w:ascii="Calibri" w:hAnsi="Calibri" w:cs="Calibri"/>
                  <w:lang w:eastAsia="en-GB"/>
                </w:rPr>
                <w:delText>GWAS effect sizes are stored one per alternative allele allowing for bi/multi-allelic and insertion-deletion variants.</w:delText>
              </w:r>
              <w:r w:rsidR="003A5B82" w:rsidRPr="00862AF1" w:rsidDel="00CA6BB3">
                <w:rPr>
                  <w:rFonts w:ascii="Calibri" w:hAnsi="Calibri" w:cs="Calibri"/>
                  <w:lang w:eastAsia="en-GB"/>
                </w:rPr>
                <w:delText xml:space="preserve"> Established p</w:delText>
              </w:r>
              <w:r w:rsidR="005A3640" w:rsidRPr="00862AF1" w:rsidDel="00CA6BB3">
                <w:rPr>
                  <w:rFonts w:ascii="Calibri" w:hAnsi="Calibri" w:cs="Calibri"/>
                  <w:lang w:eastAsia="en-GB"/>
                </w:rPr>
                <w:delText xml:space="preserve">arsing libraries </w:delText>
              </w:r>
              <w:r w:rsidR="003A5B82" w:rsidRPr="00862AF1" w:rsidDel="00CA6BB3">
                <w:rPr>
                  <w:rFonts w:ascii="Calibri" w:hAnsi="Calibri" w:cs="Calibri"/>
                  <w:lang w:eastAsia="en-GB"/>
                </w:rPr>
                <w:fldChar w:fldCharType="begin" w:fldLock="1"/>
              </w:r>
              <w:r w:rsidR="00D258B7" w:rsidRPr="00CA6BB3" w:rsidDel="00CA6BB3">
                <w:rPr>
                  <w:rFonts w:ascii="Calibri" w:hAnsi="Calibri" w:cs="Calibri"/>
                  <w:lang w:eastAsia="en-GB"/>
                </w:rPr>
                <w:del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delInstrText>
              </w:r>
              <w:r w:rsidR="003A5B82" w:rsidRPr="00862AF1" w:rsidDel="00CA6BB3">
                <w:rPr>
                  <w:rFonts w:ascii="Calibri" w:hAnsi="Calibri" w:cs="Calibri"/>
                  <w:lang w:eastAsia="en-GB"/>
                </w:rPr>
                <w:fldChar w:fldCharType="separate"/>
              </w:r>
              <w:r w:rsidR="000D0624" w:rsidRPr="00CA6BB3" w:rsidDel="00CA6BB3">
                <w:rPr>
                  <w:rFonts w:ascii="Calibri" w:hAnsi="Calibri" w:cs="Calibri"/>
                  <w:noProof/>
                  <w:vertAlign w:val="superscript"/>
                  <w:lang w:eastAsia="en-GB"/>
                </w:rPr>
                <w:delText>39</w:delText>
              </w:r>
              <w:r w:rsidR="003A5B82" w:rsidRPr="00862AF1" w:rsidDel="00CA6BB3">
                <w:rPr>
                  <w:rFonts w:ascii="Calibri" w:hAnsi="Calibri" w:cs="Calibri"/>
                  <w:lang w:eastAsia="en-GB"/>
                </w:rPr>
                <w:fldChar w:fldCharType="end"/>
              </w:r>
              <w:r w:rsidR="003A5B82" w:rsidRPr="00862AF1" w:rsidDel="00CA6BB3">
                <w:rPr>
                  <w:rFonts w:ascii="Calibri" w:hAnsi="Calibri" w:cs="Calibri"/>
                  <w:lang w:eastAsia="en-GB"/>
                </w:rPr>
                <w:delText xml:space="preserve"> </w:delText>
              </w:r>
              <w:r w:rsidR="005A3640" w:rsidRPr="00862AF1" w:rsidDel="00CA6BB3">
                <w:rPr>
                  <w:rFonts w:ascii="Calibri" w:hAnsi="Calibri" w:cs="Calibri"/>
                  <w:lang w:eastAsia="en-GB"/>
                </w:rPr>
                <w:delText>have routines for handling complex variants</w:delText>
              </w:r>
              <w:commentRangeEnd w:id="152"/>
              <w:r w:rsidR="004478B5" w:rsidRPr="00862AF1" w:rsidDel="00CA6BB3">
                <w:rPr>
                  <w:rStyle w:val="CommentReference"/>
                  <w:rFonts w:asciiTheme="minorHAnsi" w:eastAsiaTheme="minorHAnsi" w:hAnsiTheme="minorHAnsi" w:cstheme="minorBidi"/>
                </w:rPr>
                <w:commentReference w:id="152"/>
              </w:r>
              <w:r w:rsidR="005A3640" w:rsidRPr="00862AF1" w:rsidDel="00CA6BB3">
                <w:rPr>
                  <w:rFonts w:ascii="Calibri" w:hAnsi="Calibri" w:cs="Calibri"/>
                  <w:lang w:eastAsia="en-GB"/>
                </w:rPr>
                <w:delText>.</w:delText>
              </w:r>
            </w:del>
            <w:ins w:id="154" w:author="Matt Lyon" w:date="2020-04-21T14:37:00Z">
              <w:r w:rsidR="00CA6BB3">
                <w:rPr>
                  <w:rFonts w:ascii="Calibri" w:hAnsi="Calibri" w:cs="Calibri"/>
                  <w:lang w:eastAsia="en-GB"/>
                </w:rPr>
                <w:t xml:space="preserve">Every variant </w:t>
              </w:r>
            </w:ins>
            <w:ins w:id="155" w:author="Matt Lyon" w:date="2020-04-21T15:02:00Z">
              <w:r w:rsidR="00D3193E">
                <w:rPr>
                  <w:rFonts w:ascii="Calibri" w:hAnsi="Calibri" w:cs="Calibri"/>
                  <w:lang w:eastAsia="en-GB"/>
                </w:rPr>
                <w:t xml:space="preserve">substitution </w:t>
              </w:r>
            </w:ins>
            <w:ins w:id="156" w:author="Matt Lyon" w:date="2020-04-21T14:37:00Z">
              <w:r w:rsidR="00CA6BB3">
                <w:rPr>
                  <w:rFonts w:ascii="Calibri" w:hAnsi="Calibri" w:cs="Calibri"/>
                  <w:lang w:eastAsia="en-GB"/>
                </w:rPr>
                <w:t xml:space="preserve">is represented </w:t>
              </w:r>
            </w:ins>
            <w:ins w:id="157" w:author="Matt Lyon" w:date="2020-04-21T15:02:00Z">
              <w:r w:rsidR="00D3193E">
                <w:rPr>
                  <w:rFonts w:ascii="Calibri" w:hAnsi="Calibri" w:cs="Calibri"/>
                  <w:lang w:eastAsia="en-GB"/>
                </w:rPr>
                <w:t xml:space="preserve">by </w:t>
              </w:r>
            </w:ins>
            <w:ins w:id="158" w:author="Matt Lyon" w:date="2020-04-21T14:37:00Z">
              <w:r w:rsidR="00CA6BB3">
                <w:rPr>
                  <w:rFonts w:ascii="Calibri" w:hAnsi="Calibri" w:cs="Calibri"/>
                  <w:lang w:eastAsia="en-GB"/>
                </w:rPr>
                <w:t>reference and alternative allele</w:t>
              </w:r>
            </w:ins>
            <w:ins w:id="159" w:author="Matt Lyon" w:date="2020-04-21T14:38:00Z">
              <w:r w:rsidR="00CA6BB3">
                <w:rPr>
                  <w:rFonts w:ascii="Calibri" w:hAnsi="Calibri" w:cs="Calibri"/>
                  <w:lang w:eastAsia="en-GB"/>
                </w:rPr>
                <w:t xml:space="preserve"> </w:t>
              </w:r>
            </w:ins>
            <w:ins w:id="160" w:author="Matt Lyon" w:date="2020-04-21T15:02:00Z">
              <w:r w:rsidR="00D3193E">
                <w:rPr>
                  <w:rFonts w:ascii="Calibri" w:hAnsi="Calibri" w:cs="Calibri"/>
                  <w:lang w:eastAsia="en-GB"/>
                </w:rPr>
                <w:t>haplot</w:t>
              </w:r>
            </w:ins>
            <w:ins w:id="161" w:author="Matt Lyon" w:date="2020-04-21T15:03:00Z">
              <w:r w:rsidR="00D3193E">
                <w:rPr>
                  <w:rFonts w:ascii="Calibri" w:hAnsi="Calibri" w:cs="Calibri"/>
                  <w:lang w:eastAsia="en-GB"/>
                </w:rPr>
                <w:t xml:space="preserve">ypes </w:t>
              </w:r>
            </w:ins>
            <w:ins w:id="162" w:author="Matt Lyon" w:date="2020-04-21T14:40:00Z">
              <w:r w:rsidR="00CA6BB3">
                <w:rPr>
                  <w:rFonts w:ascii="Calibri" w:hAnsi="Calibri" w:cs="Calibri"/>
                  <w:lang w:eastAsia="en-GB"/>
                </w:rPr>
                <w:t xml:space="preserve">defining </w:t>
              </w:r>
            </w:ins>
            <w:ins w:id="163" w:author="Matt Lyon" w:date="2020-04-21T14:39:00Z">
              <w:r w:rsidR="00CA6BB3">
                <w:rPr>
                  <w:rFonts w:ascii="Calibri" w:hAnsi="Calibri" w:cs="Calibri"/>
                  <w:lang w:eastAsia="en-GB"/>
                </w:rPr>
                <w:t>the exact bas</w:t>
              </w:r>
            </w:ins>
            <w:ins w:id="164" w:author="Matt Lyon" w:date="2020-04-21T14:40:00Z">
              <w:r w:rsidR="00CA6BB3">
                <w:rPr>
                  <w:rFonts w:ascii="Calibri" w:hAnsi="Calibri" w:cs="Calibri"/>
                  <w:lang w:eastAsia="en-GB"/>
                </w:rPr>
                <w:t>e change</w:t>
              </w:r>
            </w:ins>
            <w:ins w:id="165" w:author="Matt Lyon" w:date="2020-04-21T14:42:00Z">
              <w:r w:rsidR="004B6A8D">
                <w:rPr>
                  <w:rFonts w:ascii="Calibri" w:hAnsi="Calibri" w:cs="Calibri"/>
                  <w:lang w:eastAsia="en-GB"/>
                </w:rPr>
                <w:t xml:space="preserve"> on the forward strand</w:t>
              </w:r>
            </w:ins>
            <w:ins w:id="166" w:author="Matt Lyon" w:date="2020-04-21T14:38:00Z">
              <w:r w:rsidR="00CA6BB3">
                <w:rPr>
                  <w:rFonts w:ascii="Calibri" w:hAnsi="Calibri" w:cs="Calibri"/>
                </w:rPr>
                <w:t xml:space="preserve">. </w:t>
              </w:r>
            </w:ins>
            <w:ins w:id="167" w:author="Matt Lyon" w:date="2020-04-21T14:40:00Z">
              <w:r w:rsidR="00CA6BB3">
                <w:rPr>
                  <w:rFonts w:ascii="Calibri" w:hAnsi="Calibri" w:cs="Calibri"/>
                </w:rPr>
                <w:t xml:space="preserve">The reference allele </w:t>
              </w:r>
            </w:ins>
            <w:ins w:id="168" w:author="Matt Lyon" w:date="2020-04-21T14:41:00Z">
              <w:r w:rsidR="00831207">
                <w:rPr>
                  <w:rFonts w:ascii="Calibri" w:hAnsi="Calibri" w:cs="Calibri"/>
                </w:rPr>
                <w:t xml:space="preserve">is required to </w:t>
              </w:r>
            </w:ins>
            <w:ins w:id="169" w:author="Matt Lyon" w:date="2020-04-21T14:40:00Z">
              <w:r w:rsidR="00CA6BB3">
                <w:rPr>
                  <w:rFonts w:ascii="Calibri" w:hAnsi="Calibri" w:cs="Calibri"/>
                </w:rPr>
                <w:t>match genome sequence</w:t>
              </w:r>
            </w:ins>
            <w:ins w:id="170" w:author="Matt Lyon" w:date="2020-04-21T14:42:00Z">
              <w:r w:rsidR="009C61F3">
                <w:rPr>
                  <w:rFonts w:ascii="Calibri" w:hAnsi="Calibri" w:cs="Calibri"/>
                </w:rPr>
                <w:t>s</w:t>
              </w:r>
            </w:ins>
            <w:ins w:id="171" w:author="Matt Lyon" w:date="2020-04-21T14:40:00Z">
              <w:r w:rsidR="00CA6BB3">
                <w:rPr>
                  <w:rFonts w:ascii="Calibri" w:hAnsi="Calibri" w:cs="Calibri"/>
                </w:rPr>
                <w:t xml:space="preserve"> defined in the file he</w:t>
              </w:r>
            </w:ins>
            <w:ins w:id="172" w:author="Matt Lyon" w:date="2020-04-21T14:41:00Z">
              <w:r w:rsidR="00CA6BB3">
                <w:rPr>
                  <w:rFonts w:ascii="Calibri" w:hAnsi="Calibri" w:cs="Calibri"/>
                </w:rPr>
                <w:t>a</w:t>
              </w:r>
            </w:ins>
            <w:ins w:id="173" w:author="Matt Lyon" w:date="2020-04-21T14:40:00Z">
              <w:r w:rsidR="00CA6BB3">
                <w:rPr>
                  <w:rFonts w:ascii="Calibri" w:hAnsi="Calibri" w:cs="Calibri"/>
                </w:rPr>
                <w:t>der.</w:t>
              </w:r>
            </w:ins>
            <w:ins w:id="174" w:author="Matt Lyon" w:date="2020-04-21T14:41:00Z">
              <w:r w:rsidR="00CA6BB3">
                <w:rPr>
                  <w:rFonts w:ascii="Calibri" w:hAnsi="Calibri" w:cs="Calibri"/>
                </w:rPr>
                <w:t xml:space="preserve"> </w:t>
              </w:r>
            </w:ins>
            <w:del w:id="175" w:author="Matt Lyon" w:date="2020-04-21T14:38:00Z">
              <w:r w:rsidR="005A3640" w:rsidRPr="00862AF1" w:rsidDel="00CA6BB3">
                <w:rPr>
                  <w:rFonts w:ascii="Calibri" w:hAnsi="Calibri" w:cs="Calibri"/>
                </w:rPr>
                <w:delText xml:space="preserve"> </w:delText>
              </w:r>
            </w:del>
            <w:del w:id="176" w:author="Matt Lyon" w:date="2020-04-21T14:42:00Z">
              <w:r w:rsidR="005A3640" w:rsidRPr="00862AF1" w:rsidDel="004C550A">
                <w:rPr>
                  <w:rFonts w:ascii="Calibri" w:hAnsi="Calibri" w:cs="Calibri"/>
                </w:rPr>
                <w:delText xml:space="preserve">Using this </w:delText>
              </w:r>
            </w:del>
            <w:del w:id="177" w:author="Matt Lyon" w:date="2020-04-21T14:41:00Z">
              <w:r w:rsidR="005A3640" w:rsidRPr="00862AF1" w:rsidDel="00831207">
                <w:rPr>
                  <w:rFonts w:ascii="Calibri" w:hAnsi="Calibri" w:cs="Calibri"/>
                </w:rPr>
                <w:delText>approach</w:delText>
              </w:r>
            </w:del>
            <w:del w:id="178" w:author="Matt Lyon" w:date="2020-04-21T14:42:00Z">
              <w:r w:rsidR="005A3640" w:rsidRPr="00862AF1" w:rsidDel="004C550A">
                <w:rPr>
                  <w:rFonts w:ascii="Calibri" w:hAnsi="Calibri" w:cs="Calibri"/>
                </w:rPr>
                <w:delText xml:space="preserve"> </w:delText>
              </w:r>
            </w:del>
            <w:ins w:id="179" w:author="Matt Lyon" w:date="2020-04-21T14:42:00Z">
              <w:r w:rsidR="004C550A">
                <w:rPr>
                  <w:rFonts w:ascii="Calibri" w:hAnsi="Calibri" w:cs="Calibri"/>
                </w:rPr>
                <w:t>T</w:t>
              </w:r>
            </w:ins>
            <w:ins w:id="180" w:author="Matt Lyon" w:date="2020-04-21T14:41:00Z">
              <w:r w:rsidR="006C6E64">
                <w:rPr>
                  <w:rFonts w:ascii="Calibri" w:hAnsi="Calibri" w:cs="Calibri"/>
                </w:rPr>
                <w:t xml:space="preserve">he </w:t>
              </w:r>
            </w:ins>
            <w:r w:rsidR="005A3640" w:rsidRPr="00862AF1">
              <w:rPr>
                <w:rFonts w:ascii="Calibri" w:hAnsi="Calibri" w:cs="Calibri"/>
              </w:rPr>
              <w:t>alternative allele</w:t>
            </w:r>
            <w:del w:id="181" w:author="Matt Lyon" w:date="2020-04-21T14:41:00Z">
              <w:r w:rsidR="005A3640" w:rsidRPr="00862AF1" w:rsidDel="00400301">
                <w:rPr>
                  <w:rFonts w:ascii="Calibri" w:hAnsi="Calibri" w:cs="Calibri"/>
                </w:rPr>
                <w:delText>(s)</w:delText>
              </w:r>
            </w:del>
            <w:r w:rsidR="005A3640" w:rsidRPr="00862AF1">
              <w:rPr>
                <w:rFonts w:ascii="Calibri" w:hAnsi="Calibri" w:cs="Calibri"/>
              </w:rPr>
              <w:t xml:space="preserve"> </w:t>
            </w:r>
            <w:ins w:id="182" w:author="Matt Lyon" w:date="2020-04-21T14:41:00Z">
              <w:r w:rsidR="006C6E64">
                <w:rPr>
                  <w:rFonts w:ascii="Calibri" w:hAnsi="Calibri" w:cs="Calibri"/>
                </w:rPr>
                <w:t xml:space="preserve">is </w:t>
              </w:r>
            </w:ins>
            <w:del w:id="183" w:author="Matt Lyon" w:date="2020-04-21T14:41:00Z">
              <w:r w:rsidR="005A3640" w:rsidRPr="00862AF1" w:rsidDel="006C6E64">
                <w:rPr>
                  <w:rFonts w:ascii="Calibri" w:hAnsi="Calibri" w:cs="Calibri"/>
                </w:rPr>
                <w:delText xml:space="preserve">are </w:delText>
              </w:r>
            </w:del>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lang w:eastAsia="en-GB"/>
              </w:rPr>
            </w:pPr>
            <w:r w:rsidRPr="00862AF1">
              <w:rPr>
                <w:rFonts w:ascii="Calibri" w:hAnsi="Calibri" w:cs="Calibri"/>
                <w:lang w:eastAsia="en-GB"/>
              </w:rPr>
              <w:t>Genomic information can be validated</w:t>
            </w:r>
          </w:p>
        </w:tc>
        <w:tc>
          <w:tcPr>
            <w:tcW w:w="10269" w:type="dxa"/>
          </w:tcPr>
          <w:p w14:paraId="66D6EE18" w14:textId="381719BD"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 xml:space="preserve">The file header contains </w:t>
            </w:r>
            <w:r w:rsidR="004478B5" w:rsidRPr="00862AF1">
              <w:rPr>
                <w:rFonts w:ascii="Calibri" w:hAnsi="Calibri" w:cs="Calibri"/>
                <w:lang w:eastAsia="en-GB"/>
              </w:rPr>
              <w:t xml:space="preserve">information about </w:t>
            </w:r>
            <w:r w:rsidR="004478B5" w:rsidRPr="00862AF1">
              <w:rPr>
                <w:rFonts w:ascii="Calibri" w:hAnsi="Calibri" w:cs="Calibri"/>
              </w:rPr>
              <w:t>reference genome assembly and contigs</w:t>
            </w:r>
            <w:r w:rsidRPr="00862AF1">
              <w:rPr>
                <w:rFonts w:ascii="Calibri" w:hAnsi="Calibri" w:cs="Calibri"/>
                <w:lang w:eastAsia="en-GB"/>
              </w:rPr>
              <w:t xml:space="preserve">. Reference alleles must match the </w:t>
            </w:r>
            <w:r w:rsidR="004478B5" w:rsidRPr="00862AF1">
              <w:rPr>
                <w:rFonts w:ascii="Calibri" w:hAnsi="Calibri" w:cs="Calibri"/>
                <w:lang w:eastAsia="en-GB"/>
              </w:rPr>
              <w:t xml:space="preserve">sequence in the </w:t>
            </w:r>
            <w:r w:rsidR="00210559" w:rsidRPr="00862AF1">
              <w:rPr>
                <w:rFonts w:ascii="Calibri" w:hAnsi="Calibri" w:cs="Calibri"/>
                <w:lang w:eastAsia="en-GB"/>
              </w:rPr>
              <w:t>reference</w:t>
            </w:r>
            <w:r w:rsidR="004478B5" w:rsidRPr="00862AF1">
              <w:rPr>
                <w:rFonts w:ascii="Calibri" w:hAnsi="Calibri" w:cs="Calibri"/>
                <w:lang w:eastAsia="en-GB"/>
              </w:rPr>
              <w:t xml:space="preserve">d genome build (in </w:t>
            </w:r>
            <w:r w:rsidRPr="00862AF1">
              <w:rPr>
                <w:rFonts w:ascii="Calibri" w:hAnsi="Calibri" w:cs="Calibri"/>
                <w:lang w:eastAsia="en-GB"/>
              </w:rPr>
              <w:t>FASTA</w:t>
            </w:r>
            <w:r w:rsidR="004478B5" w:rsidRPr="00862AF1">
              <w:rPr>
                <w:rFonts w:ascii="Calibri" w:hAnsi="Calibri" w:cs="Calibri"/>
                <w:lang w:eastAsia="en-GB"/>
              </w:rPr>
              <w:t xml:space="preserve"> format)</w:t>
            </w:r>
            <w:r w:rsidRPr="00862AF1">
              <w:rPr>
                <w:rFonts w:ascii="Calibri" w:hAnsi="Calibri" w:cs="Calibri"/>
                <w:lang w:eastAsia="en-GB"/>
              </w:rPr>
              <w:t xml:space="preserve">. GATK </w:t>
            </w:r>
            <w:r w:rsidRPr="00862AF1">
              <w:rPr>
                <w:rFonts w:ascii="Calibri" w:hAnsi="Calibri" w:cs="Calibri"/>
                <w:lang w:eastAsia="en-GB"/>
              </w:rPr>
              <w:fldChar w:fldCharType="begin" w:fldLock="1"/>
            </w:r>
            <w:r w:rsidR="00C52D83">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C52D83" w:rsidRPr="00C52D83">
              <w:rPr>
                <w:rFonts w:ascii="Calibri" w:hAnsi="Calibri" w:cs="Calibri"/>
                <w:noProof/>
                <w:vertAlign w:val="superscript"/>
                <w:lang w:eastAsia="en-GB"/>
              </w:rPr>
              <w:t>21</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alidateVariants</w:t>
            </w:r>
            <w:proofErr w:type="spellEnd"/>
            <w:r w:rsidRPr="00862AF1">
              <w:rPr>
                <w:rFonts w:ascii="Calibri" w:hAnsi="Calibri" w:cs="Calibri"/>
                <w:lang w:eastAsia="en-GB"/>
              </w:rPr>
              <w:t xml:space="preserve"> can</w:t>
            </w:r>
            <w:r w:rsidR="002C3CB6" w:rsidRPr="00862AF1">
              <w:rPr>
                <w:rFonts w:ascii="Calibri" w:hAnsi="Calibri" w:cs="Calibri"/>
                <w:lang w:eastAsia="en-GB"/>
              </w:rPr>
              <w:t xml:space="preserve"> be used to</w:t>
            </w:r>
            <w:r w:rsidRPr="00862AF1">
              <w:rPr>
                <w:rFonts w:ascii="Calibri" w:hAnsi="Calibri" w:cs="Calibri"/>
                <w:lang w:eastAsia="en-GB"/>
              </w:rPr>
              <w:t xml:space="preserve"> verify file </w:t>
            </w:r>
            <w:r w:rsidR="009F296C" w:rsidRPr="00862AF1">
              <w:rPr>
                <w:rFonts w:ascii="Calibri" w:hAnsi="Calibri" w:cs="Calibri"/>
                <w:lang w:eastAsia="en-GB"/>
              </w:rPr>
              <w:t xml:space="preserve">format </w:t>
            </w:r>
            <w:r w:rsidRPr="00862AF1">
              <w:rPr>
                <w:rFonts w:ascii="Calibri" w:hAnsi="Calibri" w:cs="Calibri"/>
                <w:lang w:eastAsia="en-GB"/>
              </w:rPr>
              <w:t xml:space="preserve">validity </w:t>
            </w:r>
            <w:r w:rsidR="009F296C" w:rsidRPr="00862AF1">
              <w:rPr>
                <w:rFonts w:ascii="Calibri" w:hAnsi="Calibri" w:cs="Calibri"/>
                <w:lang w:eastAsia="en-GB"/>
              </w:rPr>
              <w:t xml:space="preserve">and compare </w:t>
            </w:r>
            <w:r w:rsidRPr="00862AF1">
              <w:rPr>
                <w:rFonts w:ascii="Calibri" w:hAnsi="Calibri" w:cs="Calibri"/>
                <w:lang w:eastAsia="en-GB"/>
              </w:rPr>
              <w:t xml:space="preserve">reference </w:t>
            </w:r>
            <w:r w:rsidR="009F296C" w:rsidRPr="00862AF1">
              <w:rPr>
                <w:rFonts w:ascii="Calibri" w:hAnsi="Calibri" w:cs="Calibri"/>
                <w:lang w:eastAsia="en-GB"/>
              </w:rPr>
              <w:t xml:space="preserve">allele </w:t>
            </w:r>
            <w:r w:rsidRPr="00862AF1">
              <w:rPr>
                <w:rFonts w:ascii="Calibri" w:hAnsi="Calibri" w:cs="Calibri"/>
                <w:lang w:eastAsia="en-GB"/>
              </w:rPr>
              <w:t xml:space="preserve">information against </w:t>
            </w:r>
            <w:r w:rsidR="007B6152" w:rsidRPr="00862AF1">
              <w:rPr>
                <w:rFonts w:ascii="Calibri" w:hAnsi="Calibri" w:cs="Calibri"/>
                <w:lang w:eastAsia="en-GB"/>
              </w:rPr>
              <w:t xml:space="preserve">the </w:t>
            </w:r>
            <w:r w:rsidRPr="00862AF1">
              <w:rPr>
                <w:rFonts w:ascii="Calibri" w:hAnsi="Calibri" w:cs="Calibri"/>
                <w:lang w:eastAsia="en-GB"/>
              </w:rPr>
              <w:t xml:space="preserve">corresponding </w:t>
            </w:r>
            <w:commentRangeStart w:id="184"/>
            <w:r w:rsidRPr="00862AF1">
              <w:rPr>
                <w:rFonts w:ascii="Calibri" w:hAnsi="Calibri" w:cs="Calibri"/>
                <w:lang w:eastAsia="en-GB"/>
              </w:rPr>
              <w:t xml:space="preserve">genome </w:t>
            </w:r>
            <w:commentRangeEnd w:id="184"/>
            <w:r w:rsidR="00A503F5" w:rsidRPr="00862AF1">
              <w:rPr>
                <w:rStyle w:val="CommentReference"/>
                <w:rFonts w:asciiTheme="minorHAnsi" w:eastAsiaTheme="minorHAnsi" w:hAnsiTheme="minorHAnsi" w:cstheme="minorBidi"/>
              </w:rPr>
              <w:commentReference w:id="184"/>
            </w:r>
            <w:r w:rsidRPr="00862AF1">
              <w:rPr>
                <w:rFonts w:ascii="Calibri" w:hAnsi="Calibri" w:cs="Calibri"/>
                <w:lang w:eastAsia="en-GB"/>
              </w:rPr>
              <w:t>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lang w:eastAsia="en-GB"/>
              </w:rPr>
            </w:pPr>
            <w:r w:rsidRPr="00862AF1">
              <w:rPr>
                <w:rFonts w:ascii="Calibri" w:hAnsi="Calibri" w:cs="Calibri"/>
                <w:lang w:eastAsia="en-GB"/>
              </w:rPr>
              <w:t>Flexibility on which GWAS fields are recorded and enforcement of essential fields</w:t>
            </w:r>
          </w:p>
        </w:tc>
        <w:tc>
          <w:tcPr>
            <w:tcW w:w="10269" w:type="dxa"/>
          </w:tcPr>
          <w:p w14:paraId="3B3794A6" w14:textId="0B5F646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All fields are defined in the file header and can be set optional or required as desired. </w:t>
            </w:r>
            <w:r w:rsidR="00521678" w:rsidRPr="00862AF1">
              <w:rPr>
                <w:rFonts w:ascii="Calibri" w:hAnsi="Calibri" w:cs="Calibri"/>
                <w:lang w:eastAsia="en-GB"/>
              </w:rPr>
              <w:t xml:space="preserve">The supplement contains </w:t>
            </w:r>
            <w:r w:rsidRPr="00862AF1">
              <w:rPr>
                <w:rFonts w:ascii="Calibri" w:hAnsi="Calibri" w:cs="Calibri"/>
                <w:lang w:eastAsia="en-GB"/>
              </w:rPr>
              <w:t>essential fields and reserved keys.</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lang w:eastAsia="en-GB"/>
              </w:rPr>
            </w:pPr>
            <w:r w:rsidRPr="00862AF1">
              <w:rPr>
                <w:rFonts w:ascii="Calibri" w:hAnsi="Calibri" w:cs="Calibri"/>
                <w:lang w:eastAsia="en-GB"/>
              </w:rPr>
              <w:t xml:space="preserve">Capacity to store </w:t>
            </w:r>
            <w:r w:rsidR="00A60629" w:rsidRPr="00862AF1">
              <w:rPr>
                <w:rFonts w:ascii="Calibri" w:hAnsi="Calibri" w:cs="Calibri"/>
                <w:lang w:eastAsia="en-GB"/>
              </w:rPr>
              <w:t>metadata</w:t>
            </w:r>
            <w:r w:rsidRPr="00862AF1">
              <w:rPr>
                <w:rFonts w:ascii="Calibri" w:hAnsi="Calibri" w:cs="Calibri"/>
                <w:lang w:eastAsia="en-GB"/>
              </w:rPr>
              <w:t xml:space="preserve"> about the study </w:t>
            </w:r>
            <w:r w:rsidR="00E52B1D" w:rsidRPr="00862AF1">
              <w:rPr>
                <w:rFonts w:ascii="Calibri" w:hAnsi="Calibri" w:cs="Calibri"/>
                <w:lang w:eastAsia="en-GB"/>
              </w:rPr>
              <w:t>and trait(s)</w:t>
            </w:r>
          </w:p>
        </w:tc>
        <w:tc>
          <w:tcPr>
            <w:tcW w:w="10269" w:type="dxa"/>
          </w:tcPr>
          <w:p w14:paraId="11FBDFAB" w14:textId="35589128"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The file header contains information about the </w:t>
            </w:r>
            <w:r w:rsidR="00A503F5" w:rsidRPr="00862AF1">
              <w:rPr>
                <w:rFonts w:ascii="Calibri" w:hAnsi="Calibri" w:cs="Calibri"/>
                <w:lang w:eastAsia="en-GB"/>
              </w:rPr>
              <w:t xml:space="preserve">source and version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commentRangeStart w:id="185"/>
            <w:commentRangeStart w:id="186"/>
            <w:r w:rsidR="002D15EA" w:rsidRPr="00862AF1">
              <w:rPr>
                <w:rFonts w:ascii="Calibri" w:hAnsi="Calibri" w:cs="Calibri"/>
                <w:lang w:eastAsia="en-GB"/>
              </w:rPr>
              <w:t>Experimental Factor Ontology</w:t>
            </w:r>
            <w:commentRangeEnd w:id="185"/>
            <w:r w:rsidR="002D15EA" w:rsidRPr="00862AF1">
              <w:rPr>
                <w:rStyle w:val="CommentReference"/>
                <w:rFonts w:asciiTheme="minorHAnsi" w:eastAsiaTheme="minorHAnsi" w:hAnsiTheme="minorHAnsi" w:cstheme="minorBidi"/>
              </w:rPr>
              <w:commentReference w:id="185"/>
            </w:r>
            <w:commentRangeEnd w:id="186"/>
            <w:r w:rsidR="00D258B7">
              <w:rPr>
                <w:rStyle w:val="CommentReference"/>
                <w:rFonts w:asciiTheme="minorHAnsi" w:eastAsiaTheme="minorHAnsi" w:hAnsiTheme="minorHAnsi" w:cstheme="minorBidi"/>
              </w:rPr>
              <w:commentReference w:id="186"/>
            </w:r>
            <w:ins w:id="187" w:author="Matt Lyon" w:date="2020-04-21T12:48:00Z">
              <w:r w:rsidR="00D258B7">
                <w:rPr>
                  <w:rFonts w:ascii="Calibri" w:hAnsi="Calibri" w:cs="Calibri"/>
                  <w:lang w:eastAsia="en-GB"/>
                </w:rPr>
                <w:t xml:space="preserve"> </w:t>
              </w:r>
              <w:r w:rsidR="00D258B7">
                <w:rPr>
                  <w:rFonts w:ascii="Calibri" w:hAnsi="Calibri" w:cs="Calibri"/>
                  <w:lang w:eastAsia="en-GB"/>
                </w:rPr>
                <w:fldChar w:fldCharType="begin" w:fldLock="1"/>
              </w:r>
            </w:ins>
            <w:r w:rsidR="00E72F90">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lang w:eastAsia="en-GB"/>
              </w:rPr>
              <w:fldChar w:fldCharType="separate"/>
            </w:r>
            <w:r w:rsidR="00D258B7" w:rsidRPr="00D258B7">
              <w:rPr>
                <w:rFonts w:ascii="Calibri" w:hAnsi="Calibri" w:cs="Calibri"/>
                <w:noProof/>
                <w:vertAlign w:val="superscript"/>
                <w:lang w:eastAsia="en-GB"/>
              </w:rPr>
              <w:t>17</w:t>
            </w:r>
            <w:ins w:id="188" w:author="Matt Lyon" w:date="2020-04-21T12:48:00Z">
              <w:r w:rsidR="00D258B7">
                <w:rPr>
                  <w:rFonts w:ascii="Calibri" w:hAnsi="Calibri" w:cs="Calibri"/>
                  <w:lang w:eastAsia="en-GB"/>
                </w:rPr>
                <w:fldChar w:fldCharType="end"/>
              </w:r>
            </w:ins>
            <w:r w:rsidR="002D15EA" w:rsidRPr="00862AF1">
              <w:rPr>
                <w:rFonts w:ascii="Calibri" w:hAnsi="Calibri" w:cs="Calibri"/>
                <w:lang w:eastAsia="en-GB"/>
              </w:rPr>
              <w:t xml:space="preserve">, </w:t>
            </w:r>
            <w:r w:rsidR="00A503F5" w:rsidRPr="00862AF1">
              <w:rPr>
                <w:rFonts w:ascii="Calibri" w:hAnsi="Calibri" w:cs="Calibri"/>
                <w:lang w:eastAsia="en-GB"/>
              </w:rPr>
              <w:t xml:space="preserve">Human Phenotyping Ontology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8</w:t>
            </w:r>
            <w:r w:rsidR="00A503F5" w:rsidRPr="00862AF1">
              <w:rPr>
                <w:rFonts w:ascii="Calibri" w:hAnsi="Calibri" w:cs="Calibri"/>
                <w:lang w:eastAsia="en-GB"/>
              </w:rPr>
              <w:fldChar w:fldCharType="end"/>
            </w:r>
            <w:r w:rsidR="00A503F5" w:rsidRPr="00862AF1">
              <w:rPr>
                <w:rFonts w:ascii="Calibri" w:hAnsi="Calibri" w:cs="Calibri"/>
                <w:lang w:eastAsia="en-GB"/>
              </w:rPr>
              <w:t xml:space="preserve"> or Medical Subject Headings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9</w:t>
            </w:r>
            <w:r w:rsidR="00A503F5" w:rsidRPr="00862AF1">
              <w:rPr>
                <w:rFonts w:ascii="Calibri" w:hAnsi="Calibri" w:cs="Calibri"/>
                <w:lang w:eastAsia="en-GB"/>
              </w:rPr>
              <w:fldChar w:fldCharType="end"/>
            </w:r>
            <w:r w:rsidR="00A503F5" w:rsidRPr="00862AF1">
              <w:rPr>
                <w:rFonts w:ascii="Calibri" w:hAnsi="Calibri" w:cs="Calibri"/>
                <w:lang w:eastAsia="en-GB"/>
              </w:rPr>
              <w:t xml:space="preserve"> IDs for clinical </w:t>
            </w:r>
            <w:r w:rsidR="002D15EA" w:rsidRPr="00862AF1">
              <w:rPr>
                <w:rFonts w:ascii="Calibri" w:hAnsi="Calibri" w:cs="Calibri"/>
                <w:lang w:eastAsia="en-GB"/>
              </w:rPr>
              <w:t xml:space="preserve">and other </w:t>
            </w:r>
            <w:r w:rsidR="00A503F5" w:rsidRPr="00862AF1">
              <w:rPr>
                <w:rFonts w:ascii="Calibri" w:hAnsi="Calibri" w:cs="Calibri"/>
                <w:lang w:eastAsia="en-GB"/>
              </w:rPr>
              <w:t xml:space="preserve">traits, or </w:t>
            </w:r>
            <w:proofErr w:type="spellStart"/>
            <w:r w:rsidR="00A503F5" w:rsidRPr="00862AF1">
              <w:rPr>
                <w:rFonts w:ascii="Calibri" w:hAnsi="Calibri" w:cs="Calibri"/>
                <w:lang w:eastAsia="en-GB"/>
              </w:rPr>
              <w:t>Ensembl</w:t>
            </w:r>
            <w:proofErr w:type="spellEnd"/>
            <w:r w:rsidR="00A503F5" w:rsidRPr="00862AF1">
              <w:rPr>
                <w:rFonts w:ascii="Calibri" w:hAnsi="Calibri" w:cs="Calibri"/>
                <w:lang w:eastAsia="en-GB"/>
              </w:rPr>
              <w:t xml:space="preserve"> Gene IDs for </w:t>
            </w:r>
            <w:proofErr w:type="spellStart"/>
            <w:r w:rsidR="00A503F5" w:rsidRPr="00862AF1">
              <w:rPr>
                <w:rFonts w:ascii="Calibri" w:hAnsi="Calibri" w:cs="Calibri"/>
                <w:lang w:eastAsia="en-GB"/>
              </w:rPr>
              <w:t>eQTL</w:t>
            </w:r>
            <w:proofErr w:type="spellEnd"/>
            <w:r w:rsidR="00A503F5" w:rsidRPr="00862AF1">
              <w:rPr>
                <w:rFonts w:ascii="Calibri" w:hAnsi="Calibri" w:cs="Calibri"/>
                <w:lang w:eastAsia="en-GB"/>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lang w:eastAsia="en-GB"/>
              </w:rPr>
            </w:pPr>
            <w:r w:rsidRPr="00862AF1">
              <w:rPr>
                <w:rFonts w:ascii="Calibri" w:hAnsi="Calibri" w:cs="Calibri"/>
                <w:lang w:eastAsia="en-GB"/>
              </w:rPr>
              <w:t xml:space="preserve">Allows multiple </w:t>
            </w:r>
            <w:r w:rsidR="00E52B1D" w:rsidRPr="00862AF1">
              <w:rPr>
                <w:rFonts w:ascii="Calibri" w:hAnsi="Calibri" w:cs="Calibri"/>
                <w:lang w:eastAsia="en-GB"/>
              </w:rPr>
              <w:t>traits</w:t>
            </w:r>
            <w:r w:rsidR="00486C11" w:rsidRPr="00862AF1">
              <w:rPr>
                <w:rFonts w:ascii="Calibri" w:hAnsi="Calibri" w:cs="Calibri"/>
                <w:lang w:eastAsia="en-GB"/>
              </w:rPr>
              <w:t xml:space="preserve"> </w:t>
            </w:r>
            <w:r w:rsidRPr="00862AF1">
              <w:rPr>
                <w:rFonts w:ascii="Calibri" w:hAnsi="Calibri" w:cs="Calibri"/>
                <w:lang w:eastAsia="en-GB"/>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lang w:eastAsia="en-GB"/>
              </w:rPr>
              <w:t xml:space="preserve">The </w:t>
            </w:r>
            <w:r w:rsidR="00BF3136" w:rsidRPr="00862AF1">
              <w:rPr>
                <w:rFonts w:ascii="Calibri" w:hAnsi="Calibri" w:cs="Calibri"/>
                <w:lang w:eastAsia="en-GB"/>
              </w:rPr>
              <w:t>SAMPLE</w:t>
            </w:r>
            <w:r w:rsidRPr="00862AF1">
              <w:rPr>
                <w:rFonts w:ascii="Calibri" w:hAnsi="Calibri" w:cs="Calibri"/>
                <w:lang w:eastAsia="en-GB"/>
              </w:rPr>
              <w:t xml:space="preserve"> column was chosen to store </w:t>
            </w:r>
            <w:r w:rsidR="00420CD6" w:rsidRPr="00862AF1">
              <w:rPr>
                <w:rFonts w:ascii="Calibri" w:hAnsi="Calibri" w:cs="Calibri"/>
                <w:lang w:eastAsia="en-GB"/>
              </w:rPr>
              <w:t>variant-trait association data</w:t>
            </w:r>
            <w:r w:rsidRPr="00862AF1">
              <w:rPr>
                <w:rFonts w:ascii="Calibri" w:hAnsi="Calibri" w:cs="Calibri"/>
                <w:lang w:eastAsia="en-GB"/>
              </w:rPr>
              <w:t xml:space="preserve"> to allow for </w:t>
            </w:r>
            <w:r w:rsidR="00DA4558" w:rsidRPr="00862AF1">
              <w:rPr>
                <w:rFonts w:ascii="Calibri" w:hAnsi="Calibri" w:cs="Calibri"/>
                <w:lang w:eastAsia="en-GB"/>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lang w:eastAsia="en-GB"/>
              </w:rPr>
            </w:pPr>
            <w:r w:rsidRPr="00862AF1">
              <w:rPr>
                <w:rFonts w:ascii="Calibri" w:hAnsi="Calibri" w:cs="Calibri"/>
                <w:lang w:eastAsia="en-GB"/>
              </w:rPr>
              <w:t xml:space="preserve">Rapid querying by </w:t>
            </w:r>
            <w:r w:rsidR="00E760A2" w:rsidRPr="00862AF1">
              <w:rPr>
                <w:rFonts w:ascii="Calibri" w:hAnsi="Calibri" w:cs="Calibri"/>
                <w:lang w:eastAsia="en-GB"/>
              </w:rPr>
              <w:t>variant</w:t>
            </w:r>
            <w:r w:rsidRPr="00862AF1">
              <w:rPr>
                <w:rFonts w:ascii="Calibri" w:hAnsi="Calibri" w:cs="Calibri"/>
                <w:lang w:eastAsia="en-GB"/>
              </w:rPr>
              <w:t xml:space="preserve"> identifier, genomic position </w:t>
            </w:r>
            <w:r w:rsidR="00BC4042" w:rsidRPr="00862AF1">
              <w:rPr>
                <w:rFonts w:ascii="Calibri" w:hAnsi="Calibri" w:cs="Calibri"/>
                <w:lang w:eastAsia="en-GB"/>
              </w:rPr>
              <w:t>interval</w:t>
            </w:r>
            <w:r w:rsidRPr="00862AF1">
              <w:rPr>
                <w:rFonts w:ascii="Calibri" w:hAnsi="Calibri" w:cs="Calibri"/>
                <w:lang w:eastAsia="en-GB"/>
              </w:rPr>
              <w:t xml:space="preserve"> or GWAS </w:t>
            </w:r>
            <w:r w:rsidRPr="00862AF1">
              <w:rPr>
                <w:rFonts w:ascii="Calibri" w:hAnsi="Calibri" w:cs="Calibri"/>
                <w:lang w:eastAsia="en-GB"/>
              </w:rPr>
              <w:lastRenderedPageBreak/>
              <w:t xml:space="preserve">summary </w:t>
            </w:r>
            <w:r w:rsidR="00D925DD" w:rsidRPr="00862AF1">
              <w:rPr>
                <w:rFonts w:ascii="Calibri" w:hAnsi="Calibri" w:cs="Calibri"/>
                <w:lang w:eastAsia="en-GB"/>
              </w:rPr>
              <w:t xml:space="preserve">statistics </w:t>
            </w:r>
            <w:r w:rsidRPr="00862AF1">
              <w:rPr>
                <w:rFonts w:ascii="Calibri" w:hAnsi="Calibri" w:cs="Calibri"/>
                <w:lang w:eastAsia="en-GB"/>
              </w:rPr>
              <w:t>value</w:t>
            </w:r>
            <w:r w:rsidR="00091196" w:rsidRPr="00862AF1">
              <w:rPr>
                <w:rFonts w:ascii="Calibri" w:hAnsi="Calibri" w:cs="Calibri"/>
                <w:lang w:eastAsia="en-GB"/>
              </w:rPr>
              <w:t xml:space="preserve"> </w:t>
            </w:r>
            <w:r w:rsidR="002F2FFA" w:rsidRPr="00862AF1">
              <w:rPr>
                <w:rFonts w:ascii="Calibri" w:hAnsi="Calibri" w:cs="Calibri"/>
                <w:lang w:eastAsia="en-GB"/>
              </w:rPr>
              <w:t>(</w:t>
            </w:r>
            <w:r w:rsidR="00091196" w:rsidRPr="00862AF1">
              <w:rPr>
                <w:rFonts w:ascii="Calibri" w:hAnsi="Calibri" w:cs="Calibri"/>
                <w:lang w:eastAsia="en-GB"/>
              </w:rPr>
              <w:t>range</w:t>
            </w:r>
            <w:r w:rsidR="002F2FFA" w:rsidRPr="00862AF1">
              <w:rPr>
                <w:rFonts w:ascii="Calibri" w:hAnsi="Calibri" w:cs="Calibri"/>
                <w:lang w:eastAsia="en-GB"/>
              </w:rPr>
              <w:t xml:space="preserve"> or exact value)</w:t>
            </w:r>
          </w:p>
        </w:tc>
        <w:tc>
          <w:tcPr>
            <w:tcW w:w="10269" w:type="dxa"/>
          </w:tcPr>
          <w:p w14:paraId="751BE219" w14:textId="0979E73F"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ins w:id="189" w:author="Matt Lyon" w:date="2020-04-21T14:44:00Z">
              <w:r w:rsidR="00E72F90">
                <w:rPr>
                  <w:rFonts w:ascii="Calibri" w:hAnsi="Calibri" w:cs="Calibri"/>
                </w:rPr>
                <w:t xml:space="preserve"> </w:t>
              </w:r>
              <w:r w:rsidR="00E72F90">
                <w:rPr>
                  <w:rFonts w:ascii="Calibri" w:hAnsi="Calibri" w:cs="Calibri"/>
                </w:rPr>
                <w:fldChar w:fldCharType="begin" w:fldLock="1"/>
              </w:r>
            </w:ins>
            <w:r w:rsidR="0001418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72F90">
              <w:rPr>
                <w:rFonts w:ascii="Calibri" w:hAnsi="Calibri" w:cs="Calibri"/>
              </w:rPr>
              <w:fldChar w:fldCharType="separate"/>
            </w:r>
            <w:r w:rsidR="00E72F90" w:rsidRPr="00E72F90">
              <w:rPr>
                <w:rFonts w:ascii="Calibri" w:hAnsi="Calibri" w:cs="Calibri"/>
                <w:noProof/>
                <w:vertAlign w:val="superscript"/>
              </w:rPr>
              <w:t>20</w:t>
            </w:r>
            <w:ins w:id="190" w:author="Matt Lyon" w:date="2020-04-21T14:44:00Z">
              <w:r w:rsidR="00E72F90">
                <w:rPr>
                  <w:rFonts w:ascii="Calibri" w:hAnsi="Calibri" w:cs="Calibri"/>
                </w:rPr>
                <w:fldChar w:fldCharType="end"/>
              </w:r>
            </w:ins>
            <w:r w:rsidR="00CD22DC" w:rsidRPr="00862AF1">
              <w:rPr>
                <w:rFonts w:ascii="Calibri" w:hAnsi="Calibri" w:cs="Calibri"/>
              </w:rPr>
              <w:t xml:space="preserve"> to enable fast queries by genomic position</w:t>
            </w:r>
            <w:r w:rsidRPr="00862AF1">
              <w:rPr>
                <w:rFonts w:ascii="Calibri" w:hAnsi="Calibri" w:cs="Calibri"/>
              </w:rPr>
              <w:t xml:space="preserve">. </w:t>
            </w:r>
            <w:commentRangeStart w:id="191"/>
            <w:commentRangeStart w:id="192"/>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commentRangeEnd w:id="191"/>
            <w:r w:rsidR="00420CD6" w:rsidRPr="00862AF1">
              <w:rPr>
                <w:rStyle w:val="CommentReference"/>
                <w:rFonts w:asciiTheme="minorHAnsi" w:eastAsiaTheme="minorHAnsi" w:hAnsiTheme="minorHAnsi" w:cstheme="minorBidi"/>
              </w:rPr>
              <w:commentReference w:id="191"/>
            </w:r>
            <w:commentRangeEnd w:id="192"/>
            <w:r w:rsidR="00E72F90">
              <w:rPr>
                <w:rStyle w:val="CommentReference"/>
                <w:rFonts w:asciiTheme="minorHAnsi" w:eastAsiaTheme="minorHAnsi" w:hAnsiTheme="minorHAnsi" w:cstheme="minorBidi"/>
              </w:rPr>
              <w:commentReference w:id="192"/>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lang w:eastAsia="en-GB"/>
              </w:rPr>
            </w:pPr>
            <w:r w:rsidRPr="00862AF1">
              <w:rPr>
                <w:rFonts w:ascii="Calibri" w:hAnsi="Calibri" w:cs="Calibri"/>
                <w:lang w:eastAsia="en-GB"/>
              </w:rPr>
              <w:t>File compression</w:t>
            </w:r>
          </w:p>
        </w:tc>
        <w:tc>
          <w:tcPr>
            <w:tcW w:w="10269" w:type="dxa"/>
          </w:tcPr>
          <w:p w14:paraId="131FDB0C" w14:textId="2A44D7A8"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VCF files may be compressed with block GZIP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or converted to a binary call file which is a binary VCF companion format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lang w:eastAsia="en-GB"/>
              </w:rPr>
            </w:pPr>
            <w:r w:rsidRPr="00862AF1">
              <w:rPr>
                <w:rFonts w:ascii="Calibri" w:hAnsi="Calibri" w:cs="Calibri"/>
                <w:lang w:eastAsia="en-GB"/>
              </w:rPr>
              <w:t>Readable by existing open-source tools</w:t>
            </w:r>
          </w:p>
        </w:tc>
        <w:tc>
          <w:tcPr>
            <w:tcW w:w="10269" w:type="dxa"/>
          </w:tcPr>
          <w:p w14:paraId="24B9DF6F" w14:textId="0D88B7D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A large number of tools support VCF files including: GATK </w:t>
            </w:r>
            <w:r w:rsidRPr="00862AF1">
              <w:rPr>
                <w:rFonts w:ascii="Calibri" w:hAnsi="Calibri" w:cs="Calibri"/>
                <w:lang w:eastAsia="en-GB"/>
              </w:rPr>
              <w:fldChar w:fldCharType="begin" w:fldLock="1"/>
            </w:r>
            <w:r w:rsidR="00C52D83">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C52D83" w:rsidRPr="00C52D83">
              <w:rPr>
                <w:rFonts w:ascii="Calibri" w:hAnsi="Calibri" w:cs="Calibri"/>
                <w:noProof/>
                <w:vertAlign w:val="superscript"/>
                <w:lang w:eastAsia="en-GB"/>
              </w:rPr>
              <w:t>21</w:t>
            </w:r>
            <w:r w:rsidRPr="00862AF1">
              <w:rPr>
                <w:rFonts w:ascii="Calibri" w:hAnsi="Calibri" w:cs="Calibri"/>
                <w:lang w:eastAsia="en-GB"/>
              </w:rPr>
              <w:fldChar w:fldCharType="end"/>
            </w:r>
            <w:r w:rsidRPr="00862AF1">
              <w:rPr>
                <w:rFonts w:ascii="Calibri" w:hAnsi="Calibri" w:cs="Calibri"/>
                <w:lang w:eastAsia="en-GB"/>
              </w:rPr>
              <w:t xml:space="preserve">, Picard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5&lt;/sup&gt;","plainTextFormattedCitation":"45","previouslyFormattedCitation":"&lt;sup&gt;45&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5</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ed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6E0B14">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lang w:eastAsia="en-GB"/>
              </w:rPr>
              <w:fldChar w:fldCharType="separate"/>
            </w:r>
            <w:r w:rsidR="006E0B14" w:rsidRPr="006E0B14">
              <w:rPr>
                <w:rFonts w:ascii="Calibri" w:hAnsi="Calibri" w:cs="Calibri"/>
                <w:noProof/>
                <w:vertAlign w:val="superscript"/>
                <w:lang w:eastAsia="en-GB"/>
              </w:rPr>
              <w:t>23</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9</w:t>
            </w:r>
            <w:r w:rsidRPr="00862AF1">
              <w:rPr>
                <w:rFonts w:ascii="Calibri" w:hAnsi="Calibri" w:cs="Calibri"/>
                <w:lang w:eastAsia="en-GB"/>
              </w:rPr>
              <w:fldChar w:fldCharType="end"/>
            </w:r>
            <w:r w:rsidRPr="00862AF1">
              <w:rPr>
                <w:rFonts w:ascii="Calibri" w:hAnsi="Calibri" w:cs="Calibri"/>
                <w:lang w:eastAsia="en-GB"/>
              </w:rPr>
              <w:t xml:space="preserve"> and plink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1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lang w:eastAsia="en-GB"/>
              </w:rPr>
            </w:pPr>
            <w:r w:rsidRPr="00862AF1">
              <w:rPr>
                <w:rFonts w:ascii="Calibri" w:hAnsi="Calibri" w:cs="Calibri"/>
                <w:lang w:eastAsia="en-GB"/>
              </w:rPr>
              <w:t>Amenable to cloud-based streaming and database storage</w:t>
            </w:r>
          </w:p>
        </w:tc>
        <w:tc>
          <w:tcPr>
            <w:tcW w:w="10269" w:type="dxa"/>
          </w:tcPr>
          <w:p w14:paraId="70743530" w14:textId="5BC6821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Genomic intervals may be extracted over a network using </w:t>
            </w:r>
            <w:r w:rsidR="000B046E" w:rsidRPr="00862AF1">
              <w:rPr>
                <w:rFonts w:ascii="Calibri" w:hAnsi="Calibri" w:cs="Calibri"/>
                <w:lang w:eastAsia="en-GB"/>
              </w:rPr>
              <w:t xml:space="preserve">a </w:t>
            </w:r>
            <w:r w:rsidRPr="00862AF1">
              <w:rPr>
                <w:rFonts w:ascii="Calibri" w:hAnsi="Calibri" w:cs="Calibri"/>
                <w:lang w:eastAsia="en-GB"/>
              </w:rPr>
              <w:t xml:space="preserve">range-request which </w:t>
            </w:r>
            <w:r w:rsidR="001D21E6" w:rsidRPr="00862AF1">
              <w:rPr>
                <w:rFonts w:ascii="Calibri" w:hAnsi="Calibri" w:cs="Calibri"/>
                <w:lang w:eastAsia="en-GB"/>
              </w:rPr>
              <w:t>extract</w:t>
            </w:r>
            <w:r w:rsidR="006B4C98" w:rsidRPr="00862AF1">
              <w:rPr>
                <w:rFonts w:ascii="Calibri" w:hAnsi="Calibri" w:cs="Calibri"/>
                <w:lang w:eastAsia="en-GB"/>
              </w:rPr>
              <w:t>s</w:t>
            </w:r>
            <w:r w:rsidR="001D21E6" w:rsidRPr="00862AF1">
              <w:rPr>
                <w:rFonts w:ascii="Calibri" w:hAnsi="Calibri" w:cs="Calibri"/>
                <w:lang w:eastAsia="en-GB"/>
              </w:rPr>
              <w:t xml:space="preserve"> file </w:t>
            </w:r>
            <w:r w:rsidRPr="00862AF1">
              <w:rPr>
                <w:rFonts w:ascii="Calibri" w:hAnsi="Calibri" w:cs="Calibri"/>
                <w:lang w:eastAsia="en-GB"/>
              </w:rPr>
              <w:t>segment</w:t>
            </w:r>
            <w:r w:rsidR="006B4C98" w:rsidRPr="00862AF1">
              <w:rPr>
                <w:rFonts w:ascii="Calibri" w:hAnsi="Calibri" w:cs="Calibri"/>
                <w:lang w:eastAsia="en-GB"/>
              </w:rPr>
              <w:t>s</w:t>
            </w:r>
            <w:r w:rsidR="001D21E6" w:rsidRPr="00862AF1">
              <w:rPr>
                <w:rFonts w:ascii="Calibri" w:hAnsi="Calibri" w:cs="Calibri"/>
                <w:lang w:eastAsia="en-GB"/>
              </w:rPr>
              <w:t xml:space="preserve"> </w:t>
            </w:r>
            <w:r w:rsidRPr="00862AF1">
              <w:rPr>
                <w:rFonts w:ascii="Calibri" w:hAnsi="Calibri" w:cs="Calibri"/>
                <w:lang w:eastAsia="en-GB"/>
              </w:rPr>
              <w:t>without transferring the whole file. This enables rapid streaming of queries over the internet.</w:t>
            </w:r>
            <w:r w:rsidR="00253A2F" w:rsidRPr="00862AF1">
              <w:rPr>
                <w:rFonts w:ascii="Calibri" w:hAnsi="Calibri" w:cs="Calibri"/>
                <w:lang w:eastAsia="en-GB"/>
              </w:rPr>
              <w:t xml:space="preserve"> </w:t>
            </w:r>
            <w:r w:rsidRPr="00862AF1">
              <w:rPr>
                <w:rFonts w:ascii="Calibri" w:hAnsi="Calibri" w:cs="Calibri"/>
                <w:lang w:eastAsia="en-GB"/>
              </w:rPr>
              <w:t xml:space="preserve">For high-throughput and distributed storage and querying, VCF files can be easily imported into </w:t>
            </w:r>
            <w:proofErr w:type="spellStart"/>
            <w:r w:rsidRPr="00862AF1">
              <w:rPr>
                <w:rFonts w:ascii="Calibri" w:hAnsi="Calibri" w:cs="Calibri"/>
                <w:lang w:eastAsia="en-GB"/>
              </w:rPr>
              <w:t>GenomicsDB</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6&lt;/sup&gt;","plainTextFormattedCitation":"46","previouslyFormattedCitation":"&lt;sup&gt;46&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6</w:t>
            </w:r>
            <w:r w:rsidRPr="00862AF1">
              <w:rPr>
                <w:rFonts w:ascii="Calibri" w:hAnsi="Calibri" w:cs="Calibri"/>
                <w:lang w:eastAsia="en-GB"/>
              </w:rPr>
              <w:fldChar w:fldCharType="end"/>
            </w:r>
            <w:r w:rsidRPr="00862AF1">
              <w:rPr>
                <w:rFonts w:ascii="Calibri" w:hAnsi="Calibri" w:cs="Calibri"/>
                <w:lang w:eastAsia="en-GB"/>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D06039">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8" w:history="1">
              <w:r w:rsidR="001E30ED" w:rsidRPr="00862AF1">
                <w:rPr>
                  <w:rStyle w:val="Hyperlink"/>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4783001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846CF0" w:rsidRPr="00862AF1">
              <w:rPr>
                <w:rFonts w:ascii="Calibri" w:hAnsi="Calibri" w:cs="Calibri"/>
              </w:rPr>
              <w:fldChar w:fldCharType="begin" w:fldLock="1"/>
            </w:r>
            <w:r w:rsidR="00D258B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47&lt;/sup&gt;","plainTextFormattedCitation":"47","previouslyFormattedCitation":"&lt;sup&gt;47&lt;/sup&gt;"},"properties":{"noteIndex":0},"schema":"https://github.com/citation-style-language/schema/raw/master/csl-citation.json"}</w:instrText>
            </w:r>
            <w:r w:rsidR="00846CF0" w:rsidRPr="00862AF1">
              <w:rPr>
                <w:rFonts w:ascii="Calibri" w:hAnsi="Calibri" w:cs="Calibri"/>
              </w:rPr>
              <w:fldChar w:fldCharType="separate"/>
            </w:r>
            <w:r w:rsidR="000D0624" w:rsidRPr="000D0624">
              <w:rPr>
                <w:rFonts w:ascii="Calibri" w:hAnsi="Calibri" w:cs="Calibri"/>
                <w:noProof/>
                <w:vertAlign w:val="superscript"/>
              </w:rPr>
              <w:t>47</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D06039"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D06039"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D06039"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D06039"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2"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D06039"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3"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4CC66AE7" w14:textId="2F51CA7C" w:rsidR="00AE25C3" w:rsidRPr="00862AF1" w:rsidRDefault="002668F4">
      <w:pPr>
        <w:rPr>
          <w:rFonts w:ascii="Calibri" w:hAnsi="Calibri" w:cs="Calibri"/>
        </w:rPr>
      </w:pPr>
      <w:commentRangeStart w:id="193"/>
      <w:commentRangeStart w:id="194"/>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commentRangeEnd w:id="193"/>
      <w:r w:rsidR="00357019" w:rsidRPr="00862AF1">
        <w:rPr>
          <w:rStyle w:val="CommentReference"/>
        </w:rPr>
        <w:commentReference w:id="193"/>
      </w:r>
      <w:commentRangeEnd w:id="194"/>
      <w:r w:rsidR="001F6DC2" w:rsidRPr="00862AF1">
        <w:rPr>
          <w:rStyle w:val="CommentReference"/>
          <w:rFonts w:asciiTheme="minorHAnsi" w:eastAsiaTheme="minorHAnsi" w:hAnsiTheme="minorHAnsi" w:cstheme="minorBidi"/>
        </w:rPr>
        <w:commentReference w:id="194"/>
      </w:r>
    </w:p>
    <w:p w14:paraId="57AC5EB6" w14:textId="2B4509B3" w:rsidR="00627791" w:rsidRPr="00862AF1" w:rsidRDefault="00627791">
      <w:pPr>
        <w:rPr>
          <w:rFonts w:ascii="Calibri" w:hAnsi="Calibri" w:cs="Calibri"/>
        </w:rPr>
      </w:pPr>
      <w:r w:rsidRPr="00862AF1">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4">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862AF1" w:rsidRDefault="00322FD3">
      <w:pPr>
        <w:rPr>
          <w:rFonts w:ascii="Calibri" w:hAnsi="Calibri" w:cs="Calibri"/>
        </w:rPr>
      </w:pPr>
      <w:r w:rsidRPr="00862AF1">
        <w:rPr>
          <w:rFonts w:ascii="Calibri" w:hAnsi="Calibri" w:cs="Calibri"/>
        </w:rPr>
        <w:t xml:space="preserve">The </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3A96F16C" w:rsidR="00B7612F" w:rsidRPr="00862AF1" w:rsidRDefault="00B7612F" w:rsidP="00B7612F">
      <w:pPr>
        <w:rPr>
          <w:rFonts w:ascii="Calibri" w:hAnsi="Calibri" w:cs="Calibri"/>
        </w:rPr>
      </w:pPr>
      <w:r w:rsidRPr="00862AF1">
        <w:rPr>
          <w:rFonts w:ascii="Calibri" w:hAnsi="Calibri" w:cs="Calibri"/>
        </w:rPr>
        <w:lastRenderedPageBreak/>
        <w:t>Figure 2. Performance comparison for querying summary statistics in plain text and VCF</w:t>
      </w:r>
      <w:r w:rsidR="00092445" w:rsidRPr="00862AF1">
        <w:rPr>
          <w:rFonts w:ascii="Calibri" w:hAnsi="Calibri" w:cs="Calibri"/>
        </w:rPr>
        <w:t xml:space="preserve"> format</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DAF08BB"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D5B7D06" w:rsidR="00461868" w:rsidRPr="00862AF1" w:rsidRDefault="008B7E0F" w:rsidP="00E5000C">
      <w:pPr>
        <w:rPr>
          <w:rFonts w:ascii="Calibri" w:hAnsi="Calibri" w:cs="Calibri"/>
        </w:rPr>
      </w:pPr>
      <w:commentRangeStart w:id="195"/>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B7240E" w:rsidRPr="00862AF1">
        <w:rPr>
          <w:rFonts w:ascii="Calibri" w:hAnsi="Calibri" w:cs="Calibri"/>
        </w:rPr>
        <w:t xml:space="preserve">Reserved fields for </w:t>
      </w:r>
      <w:r w:rsidR="006402B7" w:rsidRPr="00862AF1">
        <w:rPr>
          <w:rFonts w:ascii="Calibri" w:hAnsi="Calibri" w:cs="Calibri"/>
        </w:rPr>
        <w:t xml:space="preserve">GWAS-VCF </w:t>
      </w:r>
      <w:r w:rsidR="00B7240E" w:rsidRPr="00862AF1">
        <w:rPr>
          <w:rFonts w:ascii="Calibri" w:hAnsi="Calibri" w:cs="Calibri"/>
        </w:rPr>
        <w:t>file metadata</w:t>
      </w:r>
      <w:commentRangeEnd w:id="195"/>
      <w:r w:rsidR="00F67FF9" w:rsidRPr="00862AF1">
        <w:rPr>
          <w:rStyle w:val="CommentReference"/>
        </w:rPr>
        <w:commentReference w:id="195"/>
      </w:r>
    </w:p>
    <w:tbl>
      <w:tblPr>
        <w:tblStyle w:val="GridTable4-Accent5"/>
        <w:tblW w:w="9510" w:type="dxa"/>
        <w:tblLook w:val="04A0" w:firstRow="1" w:lastRow="0" w:firstColumn="1" w:lastColumn="0" w:noHBand="0" w:noVBand="1"/>
      </w:tblPr>
      <w:tblGrid>
        <w:gridCol w:w="2750"/>
        <w:gridCol w:w="1066"/>
        <w:gridCol w:w="5694"/>
      </w:tblGrid>
      <w:tr w:rsidR="004C3CED" w:rsidRPr="00862AF1"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862AF1" w:rsidRDefault="004C3CED" w:rsidP="004C3CED">
            <w:pPr>
              <w:rPr>
                <w:rFonts w:ascii="Calibri" w:hAnsi="Calibri" w:cs="Calibri"/>
                <w:color w:val="000000"/>
                <w:lang w:eastAsia="en-GB"/>
              </w:rPr>
            </w:pPr>
            <w:r w:rsidRPr="00862AF1">
              <w:rPr>
                <w:rFonts w:ascii="Calibri" w:hAnsi="Calibri" w:cs="Calibri"/>
                <w:color w:val="000000"/>
                <w:lang w:eastAsia="en-GB"/>
              </w:rPr>
              <w:t>Field</w:t>
            </w:r>
          </w:p>
        </w:tc>
        <w:tc>
          <w:tcPr>
            <w:tcW w:w="1066" w:type="dxa"/>
            <w:noWrap/>
            <w:hideMark/>
          </w:tcPr>
          <w:p w14:paraId="598A01FA" w14:textId="5E1F86ED" w:rsidR="004C3CED" w:rsidRPr="00862AF1" w:rsidRDefault="00B7240E"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cation</w:t>
            </w:r>
          </w:p>
        </w:tc>
        <w:tc>
          <w:tcPr>
            <w:tcW w:w="5694" w:type="dxa"/>
            <w:noWrap/>
            <w:hideMark/>
          </w:tcPr>
          <w:p w14:paraId="1E7AAFE9" w14:textId="77777777" w:rsidR="004C3CED" w:rsidRPr="00862AF1" w:rsidRDefault="004C3CED"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Description</w:t>
            </w:r>
          </w:p>
        </w:tc>
      </w:tr>
      <w:tr w:rsidR="001767AD" w:rsidRPr="00862AF1"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862AF1" w:rsidRDefault="001767AD" w:rsidP="001767AD">
            <w:pPr>
              <w:jc w:val="center"/>
              <w:rPr>
                <w:rFonts w:ascii="Calibri" w:hAnsi="Calibri" w:cs="Calibri"/>
                <w:color w:val="000000"/>
                <w:lang w:eastAsia="en-GB"/>
              </w:rPr>
            </w:pPr>
            <w:r w:rsidRPr="00862AF1">
              <w:rPr>
                <w:rFonts w:ascii="Calibri" w:hAnsi="Calibri" w:cs="Calibri"/>
                <w:color w:val="000000"/>
                <w:lang w:eastAsia="en-GB"/>
              </w:rPr>
              <w:t xml:space="preserve">Trait </w:t>
            </w:r>
            <w:r w:rsidR="00F1461E" w:rsidRPr="00862AF1">
              <w:rPr>
                <w:rFonts w:ascii="Calibri" w:hAnsi="Calibri" w:cs="Calibri"/>
                <w:color w:val="000000"/>
                <w:lang w:eastAsia="en-GB"/>
              </w:rPr>
              <w:t>fields</w:t>
            </w:r>
          </w:p>
        </w:tc>
      </w:tr>
      <w:tr w:rsidR="006D1117" w:rsidRPr="00862AF1"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Trait</w:t>
            </w:r>
          </w:p>
        </w:tc>
        <w:tc>
          <w:tcPr>
            <w:tcW w:w="1066" w:type="dxa"/>
            <w:noWrap/>
          </w:tcPr>
          <w:p w14:paraId="7D647195" w14:textId="3CD826E1"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166678E" w14:textId="57D9161E"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descriptio</w:t>
            </w:r>
            <w:r w:rsidR="00C521A0" w:rsidRPr="00862AF1">
              <w:rPr>
                <w:rFonts w:ascii="Calibri" w:hAnsi="Calibri" w:cs="Calibri"/>
                <w:color w:val="000000"/>
                <w:lang w:eastAsia="en-GB"/>
              </w:rPr>
              <w:t>n</w:t>
            </w:r>
          </w:p>
        </w:tc>
      </w:tr>
      <w:tr w:rsidR="001F1016" w:rsidRPr="00862AF1"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862AF1" w:rsidRDefault="001F1016" w:rsidP="00646C13">
            <w:pPr>
              <w:rPr>
                <w:rFonts w:ascii="Calibri" w:hAnsi="Calibri" w:cs="Calibri"/>
                <w:color w:val="000000"/>
                <w:lang w:eastAsia="en-GB"/>
              </w:rPr>
            </w:pPr>
            <w:r w:rsidRPr="00862AF1">
              <w:rPr>
                <w:rFonts w:ascii="Calibri" w:hAnsi="Calibri" w:cs="Calibri"/>
                <w:color w:val="000000"/>
                <w:lang w:eastAsia="en-GB"/>
              </w:rPr>
              <w:t>Ontology</w:t>
            </w:r>
          </w:p>
        </w:tc>
        <w:tc>
          <w:tcPr>
            <w:tcW w:w="1066" w:type="dxa"/>
            <w:noWrap/>
          </w:tcPr>
          <w:p w14:paraId="0CF47C02" w14:textId="23A1BF31" w:rsidR="001F1016" w:rsidRPr="00862AF1" w:rsidRDefault="001F1016"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A460742" w14:textId="2ED2F08C" w:rsidR="001F1016" w:rsidRPr="00862AF1" w:rsidRDefault="00C521A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Ontology used to describe phenotype</w:t>
            </w:r>
            <w:r w:rsidR="007202ED" w:rsidRPr="00862AF1">
              <w:rPr>
                <w:rFonts w:ascii="Calibri" w:hAnsi="Calibri" w:cs="Calibri"/>
                <w:color w:val="000000"/>
                <w:lang w:eastAsia="en-GB"/>
              </w:rPr>
              <w:t xml:space="preserve"> (or null if ontology not used)</w:t>
            </w:r>
          </w:p>
        </w:tc>
      </w:tr>
      <w:tr w:rsidR="006D1117" w:rsidRPr="00862AF1"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862AF1" w:rsidRDefault="006D1117" w:rsidP="00646C13">
            <w:pPr>
              <w:rPr>
                <w:rFonts w:ascii="Calibri" w:hAnsi="Calibri" w:cs="Calibri"/>
                <w:color w:val="000000"/>
                <w:lang w:eastAsia="en-GB"/>
              </w:rPr>
            </w:pPr>
            <w:commentRangeStart w:id="196"/>
            <w:r w:rsidRPr="00862AF1">
              <w:rPr>
                <w:rFonts w:ascii="Calibri" w:hAnsi="Calibri" w:cs="Calibri"/>
                <w:color w:val="000000"/>
                <w:lang w:eastAsia="en-GB"/>
              </w:rPr>
              <w:t>Unit</w:t>
            </w:r>
            <w:commentRangeEnd w:id="196"/>
            <w:r w:rsidR="00F70C6E" w:rsidRPr="00862AF1">
              <w:rPr>
                <w:rStyle w:val="CommentReference"/>
                <w:rFonts w:asciiTheme="minorHAnsi" w:eastAsiaTheme="minorHAnsi" w:hAnsiTheme="minorHAnsi" w:cstheme="minorBidi"/>
                <w:b w:val="0"/>
                <w:bCs w:val="0"/>
              </w:rPr>
              <w:commentReference w:id="196"/>
            </w:r>
          </w:p>
        </w:tc>
        <w:tc>
          <w:tcPr>
            <w:tcW w:w="1066" w:type="dxa"/>
            <w:noWrap/>
          </w:tcPr>
          <w:p w14:paraId="4C915EDF" w14:textId="53253574"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7FF16C1F" w14:textId="155B1F81"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units</w:t>
            </w:r>
          </w:p>
        </w:tc>
      </w:tr>
      <w:tr w:rsidR="006D1117" w:rsidRPr="00862AF1"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862AF1" w:rsidRDefault="00135A3C" w:rsidP="00646C13">
            <w:pPr>
              <w:rPr>
                <w:rFonts w:ascii="Calibri" w:hAnsi="Calibri" w:cs="Calibri"/>
                <w:color w:val="000000"/>
                <w:lang w:eastAsia="en-GB"/>
              </w:rPr>
            </w:pPr>
            <w:commentRangeStart w:id="197"/>
            <w:r w:rsidRPr="00862AF1">
              <w:rPr>
                <w:rFonts w:ascii="Calibri" w:hAnsi="Calibri" w:cs="Calibri"/>
                <w:color w:val="000000"/>
                <w:lang w:eastAsia="en-GB"/>
              </w:rPr>
              <w:t>Article</w:t>
            </w:r>
            <w:commentRangeEnd w:id="197"/>
            <w:r w:rsidR="00FD264F" w:rsidRPr="00862AF1">
              <w:rPr>
                <w:rStyle w:val="CommentReference"/>
                <w:rFonts w:asciiTheme="minorHAnsi" w:eastAsiaTheme="minorHAnsi" w:hAnsiTheme="minorHAnsi" w:cstheme="minorBidi"/>
                <w:b w:val="0"/>
                <w:bCs w:val="0"/>
              </w:rPr>
              <w:commentReference w:id="197"/>
            </w:r>
          </w:p>
        </w:tc>
        <w:tc>
          <w:tcPr>
            <w:tcW w:w="1066" w:type="dxa"/>
            <w:noWrap/>
          </w:tcPr>
          <w:p w14:paraId="7320D53F" w14:textId="3E868C80"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4DA1D7B5" w14:textId="10ED2712" w:rsidR="006D1117" w:rsidRPr="00862AF1" w:rsidRDefault="00135A3C"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Reference to publication in uniform resource identifier format </w:t>
            </w:r>
            <w:r w:rsidR="005F018B" w:rsidRPr="00862AF1">
              <w:rPr>
                <w:rFonts w:ascii="Calibri" w:hAnsi="Calibri" w:cs="Calibri"/>
                <w:color w:val="000000"/>
                <w:lang w:eastAsia="en-GB"/>
              </w:rPr>
              <w:t>(</w:t>
            </w:r>
            <w:proofErr w:type="spellStart"/>
            <w:r w:rsidR="005F018B" w:rsidRPr="00862AF1">
              <w:rPr>
                <w:rFonts w:ascii="Calibri" w:hAnsi="Calibri" w:cs="Calibri"/>
                <w:color w:val="000000"/>
                <w:lang w:eastAsia="en-GB"/>
              </w:rPr>
              <w:t>scheme:path</w:t>
            </w:r>
            <w:proofErr w:type="spellEnd"/>
            <w:r w:rsidR="005F018B" w:rsidRPr="00862AF1">
              <w:rPr>
                <w:rFonts w:ascii="Calibri" w:hAnsi="Calibri" w:cs="Calibri"/>
                <w:color w:val="000000"/>
                <w:lang w:eastAsia="en-GB"/>
              </w:rPr>
              <w:t xml:space="preserve">) </w:t>
            </w:r>
            <w:r w:rsidRPr="00862AF1">
              <w:rPr>
                <w:rFonts w:ascii="Calibri" w:hAnsi="Calibri" w:cs="Calibri"/>
                <w:color w:val="000000"/>
                <w:lang w:eastAsia="en-GB"/>
              </w:rPr>
              <w:t xml:space="preserve">i.e. </w:t>
            </w:r>
            <w:r w:rsidR="005F018B" w:rsidRPr="00862AF1">
              <w:rPr>
                <w:rFonts w:ascii="Calibri" w:hAnsi="Calibri" w:cs="Calibri"/>
                <w:color w:val="000000"/>
                <w:lang w:eastAsia="en-GB"/>
              </w:rPr>
              <w:t>doi:</w:t>
            </w:r>
            <w:r w:rsidR="008C1184" w:rsidRPr="00862AF1">
              <w:rPr>
                <w:rFonts w:ascii="Calibri" w:hAnsi="Calibri" w:cs="Calibri"/>
                <w:color w:val="000000"/>
                <w:lang w:eastAsia="en-GB"/>
              </w:rPr>
              <w:t>10.1000/xyz123 or pubmed:12345</w:t>
            </w:r>
            <w:r w:rsidR="004E02A0">
              <w:rPr>
                <w:rFonts w:ascii="Calibri" w:hAnsi="Calibri" w:cs="Calibri"/>
                <w:color w:val="000000"/>
                <w:lang w:eastAsia="en-GB"/>
              </w:rPr>
              <w:t>678</w:t>
            </w:r>
          </w:p>
        </w:tc>
      </w:tr>
      <w:tr w:rsidR="006D1117" w:rsidRPr="00862AF1"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Population</w:t>
            </w:r>
          </w:p>
        </w:tc>
        <w:tc>
          <w:tcPr>
            <w:tcW w:w="1066" w:type="dxa"/>
            <w:noWrap/>
          </w:tcPr>
          <w:p w14:paraId="5755A109" w14:textId="184B8B03"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0B0FCD8F" w14:textId="34B0F3E7"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Participant </w:t>
            </w:r>
            <w:r w:rsidR="000D6BEC" w:rsidRPr="00862AF1">
              <w:rPr>
                <w:rFonts w:ascii="Calibri" w:hAnsi="Calibri" w:cs="Calibri"/>
                <w:color w:val="000000"/>
                <w:lang w:eastAsia="en-GB"/>
              </w:rPr>
              <w:t>ancestry</w:t>
            </w:r>
            <w:r w:rsidR="00501DEB" w:rsidRPr="00862AF1">
              <w:rPr>
                <w:rFonts w:ascii="Calibri" w:hAnsi="Calibri" w:cs="Calibri"/>
                <w:color w:val="000000"/>
                <w:lang w:eastAsia="en-GB"/>
              </w:rPr>
              <w:t xml:space="preserve"> </w:t>
            </w:r>
            <w:r w:rsidR="009A3480" w:rsidRPr="00862AF1">
              <w:rPr>
                <w:rFonts w:ascii="Calibri" w:hAnsi="Calibri" w:cs="Calibri"/>
                <w:color w:val="000000"/>
                <w:lang w:eastAsia="en-GB"/>
              </w:rPr>
              <w:t>(</w:t>
            </w:r>
            <w:r w:rsidR="00501DEB" w:rsidRPr="00862AF1">
              <w:rPr>
                <w:rFonts w:ascii="Calibri" w:hAnsi="Calibri" w:cs="Calibri"/>
                <w:color w:val="000000"/>
                <w:lang w:eastAsia="en-GB"/>
              </w:rPr>
              <w:t>or mixed ancestry</w:t>
            </w:r>
            <w:r w:rsidR="009A3480" w:rsidRPr="00862AF1">
              <w:rPr>
                <w:rFonts w:ascii="Calibri" w:hAnsi="Calibri" w:cs="Calibri"/>
                <w:color w:val="000000"/>
                <w:lang w:eastAsia="en-GB"/>
              </w:rPr>
              <w:t>)</w:t>
            </w:r>
            <w:r w:rsidR="000D6BEC" w:rsidRPr="00862AF1">
              <w:rPr>
                <w:rFonts w:ascii="Calibri" w:hAnsi="Calibri" w:cs="Calibri"/>
                <w:color w:val="000000"/>
                <w:lang w:eastAsia="en-GB"/>
              </w:rPr>
              <w:t xml:space="preserve"> </w:t>
            </w:r>
            <w:r w:rsidR="009A3480" w:rsidRPr="00862AF1">
              <w:rPr>
                <w:rFonts w:ascii="Calibri" w:hAnsi="Calibri" w:cs="Calibri"/>
                <w:color w:val="000000"/>
                <w:lang w:eastAsia="en-GB"/>
              </w:rPr>
              <w:t>using</w:t>
            </w:r>
            <w:r w:rsidR="000D6BEC" w:rsidRPr="00862AF1">
              <w:rPr>
                <w:rFonts w:ascii="Calibri" w:hAnsi="Calibri" w:cs="Calibri"/>
                <w:color w:val="000000"/>
                <w:lang w:eastAsia="en-GB"/>
              </w:rPr>
              <w:t xml:space="preserve"> </w:t>
            </w:r>
            <w:r w:rsidR="006C2AC1" w:rsidRPr="00862AF1">
              <w:rPr>
                <w:rFonts w:ascii="Calibri" w:hAnsi="Calibri" w:cs="Calibri"/>
                <w:color w:val="000000"/>
                <w:lang w:eastAsia="en-GB"/>
              </w:rPr>
              <w:t xml:space="preserve">the </w:t>
            </w:r>
            <w:r w:rsidR="00501DEB" w:rsidRPr="00862AF1">
              <w:rPr>
                <w:rFonts w:ascii="Calibri" w:hAnsi="Calibri" w:cs="Calibri"/>
                <w:color w:val="000000"/>
                <w:lang w:eastAsia="en-GB"/>
              </w:rPr>
              <w:t xml:space="preserve">standardised framework </w:t>
            </w:r>
            <w:r w:rsidR="002E7F87" w:rsidRPr="00862AF1">
              <w:rPr>
                <w:rFonts w:ascii="Calibri" w:hAnsi="Calibri" w:cs="Calibri"/>
                <w:color w:val="000000"/>
                <w:lang w:eastAsia="en-GB"/>
              </w:rPr>
              <w:fldChar w:fldCharType="begin" w:fldLock="1"/>
            </w:r>
            <w:r w:rsidR="00D258B7">
              <w:rPr>
                <w:rFonts w:ascii="Calibri"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48&lt;/sup&gt;","plainTextFormattedCitation":"48","previouslyFormattedCitation":"&lt;sup&gt;48&lt;/sup&gt;"},"properties":{"noteIndex":0},"schema":"https://github.com/citation-style-language/schema/raw/master/csl-citation.json"}</w:instrText>
            </w:r>
            <w:r w:rsidR="002E7F87" w:rsidRPr="00862AF1">
              <w:rPr>
                <w:rFonts w:ascii="Calibri" w:hAnsi="Calibri" w:cs="Calibri"/>
                <w:color w:val="000000"/>
                <w:lang w:eastAsia="en-GB"/>
              </w:rPr>
              <w:fldChar w:fldCharType="separate"/>
            </w:r>
            <w:r w:rsidR="000D0624" w:rsidRPr="000D0624">
              <w:rPr>
                <w:rFonts w:ascii="Calibri" w:hAnsi="Calibri" w:cs="Calibri"/>
                <w:noProof/>
                <w:color w:val="000000"/>
                <w:vertAlign w:val="superscript"/>
                <w:lang w:eastAsia="en-GB"/>
              </w:rPr>
              <w:t>48</w:t>
            </w:r>
            <w:r w:rsidR="002E7F87" w:rsidRPr="00862AF1">
              <w:rPr>
                <w:rFonts w:ascii="Calibri" w:hAnsi="Calibri" w:cs="Calibri"/>
                <w:color w:val="000000"/>
                <w:lang w:eastAsia="en-GB"/>
              </w:rPr>
              <w:fldChar w:fldCharType="end"/>
            </w:r>
          </w:p>
        </w:tc>
      </w:tr>
      <w:tr w:rsidR="001767AD" w:rsidRPr="00862AF1"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ontrols</w:t>
            </w:r>
            <w:proofErr w:type="spellEnd"/>
            <w:r w:rsidRPr="00862AF1">
              <w:rPr>
                <w:rFonts w:ascii="Calibri" w:hAnsi="Calibri" w:cs="Calibri"/>
                <w:color w:val="000000"/>
                <w:lang w:eastAsia="en-GB"/>
              </w:rPr>
              <w:t>*</w:t>
            </w:r>
          </w:p>
        </w:tc>
        <w:tc>
          <w:tcPr>
            <w:tcW w:w="1066" w:type="dxa"/>
            <w:noWrap/>
            <w:hideMark/>
          </w:tcPr>
          <w:p w14:paraId="5CD17E34" w14:textId="7308FFFD"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BE37F55" w14:textId="631E4F5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ontrols in the association study (or total sample size if continuous outcome)</w:t>
            </w:r>
          </w:p>
        </w:tc>
      </w:tr>
      <w:tr w:rsidR="006D1117" w:rsidRPr="00862AF1"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ases</w:t>
            </w:r>
            <w:proofErr w:type="spellEnd"/>
          </w:p>
        </w:tc>
        <w:tc>
          <w:tcPr>
            <w:tcW w:w="1066" w:type="dxa"/>
            <w:noWrap/>
            <w:hideMark/>
          </w:tcPr>
          <w:p w14:paraId="641E70E2" w14:textId="4057DD76"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7EDD72BA" w14:textId="180E7C96"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ases in the association study</w:t>
            </w:r>
            <w:r w:rsidR="00326A83" w:rsidRPr="00862AF1">
              <w:rPr>
                <w:rFonts w:ascii="Calibri" w:hAnsi="Calibri" w:cs="Calibri"/>
                <w:color w:val="000000"/>
                <w:lang w:eastAsia="en-GB"/>
              </w:rPr>
              <w:t xml:space="preserve"> (or null if continuous trait)</w:t>
            </w:r>
          </w:p>
        </w:tc>
      </w:tr>
      <w:tr w:rsidR="001767AD" w:rsidRPr="00862AF1"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862AF1" w:rsidRDefault="00C512A6" w:rsidP="00646C13">
            <w:pPr>
              <w:rPr>
                <w:rFonts w:ascii="Calibri" w:hAnsi="Calibri" w:cs="Calibri"/>
                <w:color w:val="000000"/>
                <w:lang w:eastAsia="en-GB"/>
              </w:rPr>
            </w:pPr>
            <w:commentRangeStart w:id="198"/>
            <w:proofErr w:type="spellStart"/>
            <w:r w:rsidRPr="00862AF1">
              <w:rPr>
                <w:rFonts w:ascii="Calibri" w:hAnsi="Calibri" w:cs="Calibri"/>
                <w:color w:val="000000"/>
                <w:lang w:eastAsia="en-GB"/>
              </w:rPr>
              <w:t>Trait</w:t>
            </w:r>
            <w:r w:rsidR="006D1117" w:rsidRPr="00862AF1">
              <w:rPr>
                <w:rFonts w:ascii="Calibri" w:hAnsi="Calibri" w:cs="Calibri"/>
                <w:color w:val="000000"/>
                <w:lang w:eastAsia="en-GB"/>
              </w:rPr>
              <w:t>Type</w:t>
            </w:r>
            <w:commentRangeEnd w:id="198"/>
            <w:proofErr w:type="spellEnd"/>
            <w:r w:rsidR="00FD264F" w:rsidRPr="00862AF1">
              <w:rPr>
                <w:rStyle w:val="CommentReference"/>
                <w:rFonts w:asciiTheme="minorHAnsi" w:eastAsiaTheme="minorHAnsi" w:hAnsiTheme="minorHAnsi" w:cstheme="minorBidi"/>
                <w:b w:val="0"/>
                <w:bCs w:val="0"/>
              </w:rPr>
              <w:commentReference w:id="198"/>
            </w:r>
            <w:r w:rsidR="006D1117" w:rsidRPr="00862AF1">
              <w:rPr>
                <w:rFonts w:ascii="Calibri" w:hAnsi="Calibri" w:cs="Calibri"/>
                <w:color w:val="000000"/>
                <w:lang w:eastAsia="en-GB"/>
              </w:rPr>
              <w:t>*</w:t>
            </w:r>
          </w:p>
        </w:tc>
        <w:tc>
          <w:tcPr>
            <w:tcW w:w="1066" w:type="dxa"/>
            <w:noWrap/>
            <w:hideMark/>
          </w:tcPr>
          <w:p w14:paraId="1C4A6840" w14:textId="42670C01"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D8E1A5E" w14:textId="0C87591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Type of GWAS </w:t>
            </w:r>
            <w:r w:rsidR="005D3CCC" w:rsidRPr="00862AF1">
              <w:rPr>
                <w:rFonts w:ascii="Calibri" w:hAnsi="Calibri" w:cs="Calibri"/>
                <w:color w:val="000000"/>
                <w:lang w:eastAsia="en-GB"/>
              </w:rPr>
              <w:t>outcome</w:t>
            </w:r>
            <w:r w:rsidR="00C512A6" w:rsidRPr="00862AF1">
              <w:rPr>
                <w:rFonts w:ascii="Calibri" w:hAnsi="Calibri" w:cs="Calibri"/>
                <w:color w:val="000000"/>
                <w:lang w:eastAsia="en-GB"/>
              </w:rPr>
              <w:t xml:space="preserve"> </w:t>
            </w:r>
            <w:r w:rsidRPr="00862AF1">
              <w:rPr>
                <w:rFonts w:ascii="Calibri" w:hAnsi="Calibri" w:cs="Calibri"/>
                <w:color w:val="000000"/>
                <w:lang w:eastAsia="en-GB"/>
              </w:rPr>
              <w:t xml:space="preserve">[Continuous or </w:t>
            </w:r>
            <w:r w:rsidR="00AC7DA2" w:rsidRPr="00862AF1">
              <w:rPr>
                <w:rFonts w:ascii="Calibri" w:hAnsi="Calibri" w:cs="Calibri"/>
                <w:color w:val="000000"/>
                <w:lang w:eastAsia="en-GB"/>
              </w:rPr>
              <w:t>Binary</w:t>
            </w:r>
            <w:r w:rsidRPr="00862AF1">
              <w:rPr>
                <w:rFonts w:ascii="Calibri" w:hAnsi="Calibri" w:cs="Calibri"/>
                <w:color w:val="000000"/>
                <w:lang w:eastAsia="en-GB"/>
              </w:rPr>
              <w:t>]</w:t>
            </w:r>
          </w:p>
        </w:tc>
      </w:tr>
      <w:tr w:rsidR="004C3CED" w:rsidRPr="00862AF1"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TotalVariants</w:t>
            </w:r>
            <w:proofErr w:type="spellEnd"/>
            <w:r w:rsidR="00E3218D" w:rsidRPr="00862AF1">
              <w:rPr>
                <w:rFonts w:ascii="Calibri" w:hAnsi="Calibri" w:cs="Calibri"/>
                <w:color w:val="000000"/>
                <w:lang w:eastAsia="en-GB"/>
              </w:rPr>
              <w:t>*</w:t>
            </w:r>
          </w:p>
        </w:tc>
        <w:tc>
          <w:tcPr>
            <w:tcW w:w="1066" w:type="dxa"/>
            <w:noWrap/>
            <w:hideMark/>
          </w:tcPr>
          <w:p w14:paraId="377B0DFC" w14:textId="091BD6D9"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6D451BF"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in input</w:t>
            </w:r>
          </w:p>
        </w:tc>
      </w:tr>
      <w:tr w:rsidR="001767AD" w:rsidRPr="00862AF1"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Read</w:t>
            </w:r>
            <w:proofErr w:type="spellEnd"/>
            <w:r w:rsidR="00E3218D" w:rsidRPr="00862AF1">
              <w:rPr>
                <w:rFonts w:ascii="Calibri" w:hAnsi="Calibri" w:cs="Calibri"/>
                <w:color w:val="000000"/>
                <w:lang w:eastAsia="en-GB"/>
              </w:rPr>
              <w:t>*</w:t>
            </w:r>
          </w:p>
        </w:tc>
        <w:tc>
          <w:tcPr>
            <w:tcW w:w="1066" w:type="dxa"/>
            <w:noWrap/>
            <w:hideMark/>
          </w:tcPr>
          <w:p w14:paraId="66EDD6F6" w14:textId="103E9466"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D5C81A5"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variants that could not be read</w:t>
            </w:r>
          </w:p>
        </w:tc>
      </w:tr>
      <w:tr w:rsidR="004C3CED" w:rsidRPr="00862AF1"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HarmonisedVariants</w:t>
            </w:r>
            <w:proofErr w:type="spellEnd"/>
            <w:r w:rsidR="00E3218D" w:rsidRPr="00862AF1">
              <w:rPr>
                <w:rFonts w:ascii="Calibri" w:hAnsi="Calibri" w:cs="Calibri"/>
                <w:color w:val="000000"/>
                <w:lang w:eastAsia="en-GB"/>
              </w:rPr>
              <w:t>*</w:t>
            </w:r>
          </w:p>
        </w:tc>
        <w:tc>
          <w:tcPr>
            <w:tcW w:w="1066" w:type="dxa"/>
            <w:noWrap/>
            <w:hideMark/>
          </w:tcPr>
          <w:p w14:paraId="4EB7EF5E" w14:textId="7C6D4F53"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166D918"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harmonised variants</w:t>
            </w:r>
          </w:p>
        </w:tc>
      </w:tr>
      <w:tr w:rsidR="001767AD" w:rsidRPr="00862AF1"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Harmonised</w:t>
            </w:r>
            <w:proofErr w:type="spellEnd"/>
            <w:r w:rsidR="00E3218D" w:rsidRPr="00862AF1">
              <w:rPr>
                <w:rFonts w:ascii="Calibri" w:hAnsi="Calibri" w:cs="Calibri"/>
                <w:color w:val="000000"/>
                <w:lang w:eastAsia="en-GB"/>
              </w:rPr>
              <w:t>*</w:t>
            </w:r>
          </w:p>
        </w:tc>
        <w:tc>
          <w:tcPr>
            <w:tcW w:w="1066" w:type="dxa"/>
            <w:noWrap/>
            <w:hideMark/>
          </w:tcPr>
          <w:p w14:paraId="04FC29D3" w14:textId="0F63544A"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58DD4450"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that could not be harmonised</w:t>
            </w:r>
          </w:p>
        </w:tc>
      </w:tr>
      <w:tr w:rsidR="004C3CED" w:rsidRPr="00862AF1"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SwitchedAlleles</w:t>
            </w:r>
            <w:proofErr w:type="spellEnd"/>
            <w:r w:rsidR="00E3218D" w:rsidRPr="00862AF1">
              <w:rPr>
                <w:rFonts w:ascii="Calibri" w:hAnsi="Calibri" w:cs="Calibri"/>
                <w:color w:val="000000"/>
                <w:lang w:eastAsia="en-GB"/>
              </w:rPr>
              <w:t>*</w:t>
            </w:r>
          </w:p>
        </w:tc>
        <w:tc>
          <w:tcPr>
            <w:tcW w:w="1066" w:type="dxa"/>
            <w:noWrap/>
            <w:hideMark/>
          </w:tcPr>
          <w:p w14:paraId="263B3AEF" w14:textId="12A77AFB"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950A895"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strand switched</w:t>
            </w:r>
          </w:p>
        </w:tc>
      </w:tr>
      <w:tr w:rsidR="0087089F" w:rsidRPr="00862AF1"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Pr="00862AF1" w:rsidRDefault="00F1461E" w:rsidP="0087089F">
            <w:pPr>
              <w:jc w:val="center"/>
              <w:rPr>
                <w:rFonts w:ascii="Calibri" w:hAnsi="Calibri" w:cs="Calibri"/>
                <w:color w:val="000000"/>
                <w:lang w:eastAsia="en-GB"/>
              </w:rPr>
            </w:pPr>
            <w:r w:rsidRPr="00862AF1">
              <w:rPr>
                <w:rFonts w:ascii="Calibri" w:hAnsi="Calibri" w:cs="Calibri"/>
                <w:color w:val="000000"/>
                <w:lang w:eastAsia="en-GB"/>
              </w:rPr>
              <w:t>Variant fields</w:t>
            </w:r>
          </w:p>
        </w:tc>
      </w:tr>
      <w:tr w:rsidR="00E12FF6" w:rsidRPr="00862AF1" w:rsidDel="00B06876" w14:paraId="67223C80" w14:textId="226C2E7E" w:rsidTr="00090C53">
        <w:trPr>
          <w:trHeight w:val="320"/>
          <w:del w:id="199" w:author="Matt Lyon" w:date="2020-04-21T13:28:00Z"/>
        </w:trPr>
        <w:tc>
          <w:tcPr>
            <w:cnfStyle w:val="001000000000" w:firstRow="0" w:lastRow="0" w:firstColumn="1" w:lastColumn="0" w:oddVBand="0" w:evenVBand="0" w:oddHBand="0" w:evenHBand="0" w:firstRowFirstColumn="0" w:firstRowLastColumn="0" w:lastRowFirstColumn="0" w:lastRowLastColumn="0"/>
            <w:tcW w:w="2750" w:type="dxa"/>
            <w:noWrap/>
          </w:tcPr>
          <w:p w14:paraId="647B9A5B" w14:textId="1EDB2CA8" w:rsidR="00E12FF6" w:rsidRPr="00862AF1" w:rsidDel="00B06876" w:rsidRDefault="00E12FF6" w:rsidP="00090C53">
            <w:pPr>
              <w:rPr>
                <w:del w:id="200" w:author="Matt Lyon" w:date="2020-04-21T13:28:00Z"/>
                <w:rFonts w:ascii="Calibri" w:hAnsi="Calibri" w:cs="Calibri"/>
                <w:color w:val="000000"/>
                <w:lang w:eastAsia="en-GB"/>
              </w:rPr>
            </w:pPr>
            <w:commentRangeStart w:id="201"/>
            <w:del w:id="202" w:author="Matt Lyon" w:date="2020-04-21T13:28:00Z">
              <w:r w:rsidRPr="00862AF1" w:rsidDel="00B06876">
                <w:rPr>
                  <w:rFonts w:ascii="Calibri" w:hAnsi="Calibri" w:cs="Calibri"/>
                  <w:color w:val="000000"/>
                  <w:lang w:eastAsia="en-GB"/>
                </w:rPr>
                <w:delText>ID</w:delText>
              </w:r>
            </w:del>
          </w:p>
        </w:tc>
        <w:tc>
          <w:tcPr>
            <w:tcW w:w="1066" w:type="dxa"/>
            <w:noWrap/>
          </w:tcPr>
          <w:p w14:paraId="74DD8838" w14:textId="765DA5C1"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203" w:author="Matt Lyon" w:date="2020-04-21T13:28:00Z"/>
                <w:rFonts w:ascii="Calibri" w:hAnsi="Calibri" w:cs="Calibri"/>
                <w:color w:val="000000"/>
                <w:lang w:eastAsia="en-GB"/>
              </w:rPr>
            </w:pPr>
            <w:del w:id="204" w:author="Matt Lyon" w:date="2020-04-21T13:28:00Z">
              <w:r w:rsidRPr="00862AF1" w:rsidDel="00B06876">
                <w:rPr>
                  <w:rFonts w:ascii="Calibri" w:hAnsi="Calibri" w:cs="Calibri"/>
                  <w:color w:val="000000"/>
                  <w:lang w:eastAsia="en-GB"/>
                </w:rPr>
                <w:delText>ID</w:delText>
              </w:r>
            </w:del>
          </w:p>
        </w:tc>
        <w:tc>
          <w:tcPr>
            <w:tcW w:w="5694" w:type="dxa"/>
            <w:noWrap/>
          </w:tcPr>
          <w:p w14:paraId="71BFD383" w14:textId="2DC6104D"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205" w:author="Matt Lyon" w:date="2020-04-21T13:28:00Z"/>
                <w:rFonts w:ascii="Calibri" w:hAnsi="Calibri" w:cs="Calibri"/>
                <w:color w:val="000000"/>
                <w:lang w:eastAsia="en-GB"/>
              </w:rPr>
            </w:pPr>
            <w:del w:id="206" w:author="Matt Lyon" w:date="2020-04-21T13:28:00Z">
              <w:r w:rsidRPr="00862AF1" w:rsidDel="00B06876">
                <w:rPr>
                  <w:rFonts w:ascii="Calibri" w:hAnsi="Calibri" w:cs="Calibri"/>
                  <w:color w:val="000000"/>
                  <w:lang w:eastAsia="en-GB"/>
                </w:rPr>
                <w:delText xml:space="preserve">Optional </w:delText>
              </w:r>
              <w:r w:rsidR="00C26F79" w:rsidRPr="00862AF1" w:rsidDel="00B06876">
                <w:rPr>
                  <w:rFonts w:ascii="Calibri" w:hAnsi="Calibri" w:cs="Calibri"/>
                  <w:color w:val="000000"/>
                  <w:lang w:eastAsia="en-GB"/>
                </w:rPr>
                <w:delText xml:space="preserve">unique </w:delText>
              </w:r>
              <w:r w:rsidRPr="00862AF1" w:rsidDel="00B06876">
                <w:rPr>
                  <w:rFonts w:ascii="Calibri" w:hAnsi="Calibri" w:cs="Calibri"/>
                  <w:color w:val="000000"/>
                  <w:lang w:eastAsia="en-GB"/>
                </w:rPr>
                <w:delText>locus identifier</w:delText>
              </w:r>
              <w:commentRangeEnd w:id="201"/>
              <w:r w:rsidR="00F70C6E" w:rsidRPr="00862AF1" w:rsidDel="00B06876">
                <w:rPr>
                  <w:rStyle w:val="CommentReference"/>
                  <w:rFonts w:asciiTheme="minorHAnsi" w:eastAsiaTheme="minorHAnsi" w:hAnsiTheme="minorHAnsi" w:cstheme="minorBidi"/>
                </w:rPr>
                <w:commentReference w:id="201"/>
              </w:r>
            </w:del>
          </w:p>
        </w:tc>
      </w:tr>
      <w:tr w:rsidR="00F45802" w:rsidRPr="00862AF1" w14:paraId="065BDE6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4971B570" w:rsidR="00F45802" w:rsidRPr="00862AF1" w:rsidRDefault="001267EB" w:rsidP="00090C53">
            <w:pPr>
              <w:rPr>
                <w:rFonts w:ascii="Calibri" w:hAnsi="Calibri" w:cs="Calibri"/>
                <w:color w:val="000000"/>
                <w:lang w:eastAsia="en-GB"/>
              </w:rPr>
            </w:pPr>
            <w:r w:rsidRPr="00862AF1">
              <w:rPr>
                <w:rFonts w:ascii="Calibri" w:hAnsi="Calibri" w:cs="Calibri"/>
                <w:color w:val="000000"/>
                <w:lang w:eastAsia="en-GB"/>
              </w:rPr>
              <w:t>RSID</w:t>
            </w:r>
          </w:p>
        </w:tc>
        <w:tc>
          <w:tcPr>
            <w:tcW w:w="1066" w:type="dxa"/>
            <w:noWrap/>
          </w:tcPr>
          <w:p w14:paraId="3E76CC0A" w14:textId="01760E8E" w:rsidR="00F45802" w:rsidRPr="00862AF1" w:rsidRDefault="00F4580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w:t>
            </w:r>
          </w:p>
        </w:tc>
        <w:tc>
          <w:tcPr>
            <w:tcW w:w="5694" w:type="dxa"/>
            <w:noWrap/>
          </w:tcPr>
          <w:p w14:paraId="6E7E825B" w14:textId="434624B6" w:rsidR="00F45802" w:rsidRPr="00862AF1" w:rsidRDefault="006C7D0E"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roofErr w:type="spellStart"/>
            <w:r w:rsidRPr="00862AF1">
              <w:rPr>
                <w:rFonts w:ascii="Calibri" w:hAnsi="Calibri" w:cs="Calibri"/>
                <w:color w:val="000000"/>
                <w:lang w:eastAsia="en-GB"/>
              </w:rPr>
              <w:t>dbSNP</w:t>
            </w:r>
            <w:proofErr w:type="spellEnd"/>
            <w:r w:rsidRPr="00862AF1">
              <w:rPr>
                <w:rFonts w:ascii="Calibri" w:hAnsi="Calibri" w:cs="Calibri"/>
                <w:color w:val="000000"/>
                <w:lang w:eastAsia="en-GB"/>
              </w:rPr>
              <w:t xml:space="preserve"> identifier for </w:t>
            </w:r>
            <w:r w:rsidR="007D1E69" w:rsidRPr="00862AF1">
              <w:rPr>
                <w:rFonts w:ascii="Calibri" w:hAnsi="Calibri" w:cs="Calibri"/>
                <w:color w:val="000000"/>
                <w:lang w:eastAsia="en-GB"/>
              </w:rPr>
              <w:t xml:space="preserve">variant </w:t>
            </w:r>
            <w:r w:rsidRPr="00862AF1">
              <w:rPr>
                <w:rFonts w:ascii="Calibri" w:hAnsi="Calibri" w:cs="Calibri"/>
                <w:color w:val="000000"/>
                <w:lang w:eastAsia="en-GB"/>
              </w:rPr>
              <w:t>locus</w:t>
            </w:r>
          </w:p>
        </w:tc>
      </w:tr>
      <w:tr w:rsidR="00A325C1" w:rsidRPr="00862AF1" w14:paraId="3D19AB1C"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AF</w:t>
            </w:r>
          </w:p>
        </w:tc>
        <w:tc>
          <w:tcPr>
            <w:tcW w:w="1066" w:type="dxa"/>
            <w:noWrap/>
          </w:tcPr>
          <w:p w14:paraId="76A1CD0F" w14:textId="2BDBE2EB" w:rsidR="00090C53" w:rsidRPr="00862AF1" w:rsidRDefault="0062377C"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44A924" w14:textId="6B0C1AA7"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Alternate allele frequency in the association study</w:t>
            </w:r>
          </w:p>
        </w:tc>
      </w:tr>
      <w:tr w:rsidR="000D2C58" w:rsidRPr="00862AF1" w14:paraId="15F67851"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C</w:t>
            </w:r>
          </w:p>
        </w:tc>
        <w:tc>
          <w:tcPr>
            <w:tcW w:w="1066" w:type="dxa"/>
            <w:noWrap/>
          </w:tcPr>
          <w:p w14:paraId="21C878E8" w14:textId="0EFFB422"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22D30F16" w14:textId="5129DAFA" w:rsidR="000D2C58" w:rsidRPr="00862AF1" w:rsidRDefault="00774C2F"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Allele count in called genotypes</w:t>
            </w:r>
          </w:p>
        </w:tc>
      </w:tr>
      <w:tr w:rsidR="000D2C58" w:rsidRPr="00862AF1" w14:paraId="28FE3EA6"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N</w:t>
            </w:r>
          </w:p>
        </w:tc>
        <w:tc>
          <w:tcPr>
            <w:tcW w:w="1066" w:type="dxa"/>
            <w:noWrap/>
          </w:tcPr>
          <w:p w14:paraId="07414942" w14:textId="02AE2797" w:rsidR="000D2C58" w:rsidRPr="00862AF1" w:rsidRDefault="000D2C58"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6EA41D20" w14:textId="44E98C9B" w:rsidR="000D2C58" w:rsidRPr="00862AF1" w:rsidRDefault="0057553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rPr>
              <w:t>Total number of alleles in called genotypes</w:t>
            </w:r>
          </w:p>
        </w:tc>
      </w:tr>
      <w:tr w:rsidR="000D2C58" w:rsidRPr="00862AF1" w14:paraId="4F00194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NS</w:t>
            </w:r>
          </w:p>
        </w:tc>
        <w:tc>
          <w:tcPr>
            <w:tcW w:w="1066" w:type="dxa"/>
            <w:noWrap/>
          </w:tcPr>
          <w:p w14:paraId="41EF5DB6" w14:textId="6E3177E9"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16EAF685" w14:textId="78F89141" w:rsidR="000D2C58" w:rsidRPr="00862AF1" w:rsidRDefault="00C567B0"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Number of samples/individuals with called genotypes</w:t>
            </w:r>
          </w:p>
        </w:tc>
      </w:tr>
      <w:tr w:rsidR="001767AD" w:rsidRPr="00862AF1" w14:paraId="158D9AD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S</w:t>
            </w:r>
          </w:p>
        </w:tc>
        <w:tc>
          <w:tcPr>
            <w:tcW w:w="1066" w:type="dxa"/>
            <w:noWrap/>
          </w:tcPr>
          <w:p w14:paraId="15545FC2" w14:textId="7E5D87F9" w:rsidR="00090C53" w:rsidRPr="00862AF1" w:rsidRDefault="00975635"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60EA3F5C" w14:textId="2B085AAC"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 size used to estimate genetic effect</w:t>
            </w:r>
          </w:p>
        </w:tc>
      </w:tr>
      <w:tr w:rsidR="00A325C1" w:rsidRPr="00862AF1" w14:paraId="49B26960"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EZ</w:t>
            </w:r>
          </w:p>
        </w:tc>
        <w:tc>
          <w:tcPr>
            <w:tcW w:w="1066" w:type="dxa"/>
            <w:noWrap/>
          </w:tcPr>
          <w:p w14:paraId="49B100DB" w14:textId="53DD10C5"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67AA255" w14:textId="732A7B52"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Z-score provided if it was used to derive the ES and SE fields</w:t>
            </w:r>
          </w:p>
        </w:tc>
      </w:tr>
      <w:tr w:rsidR="001767AD" w:rsidRPr="00862AF1" w14:paraId="2219A873"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I</w:t>
            </w:r>
          </w:p>
        </w:tc>
        <w:tc>
          <w:tcPr>
            <w:tcW w:w="1066" w:type="dxa"/>
            <w:noWrap/>
          </w:tcPr>
          <w:p w14:paraId="7E13403B" w14:textId="3FA60DD5"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3940F3E" w14:textId="16CC1D6F"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commentRangeStart w:id="207"/>
            <w:commentRangeStart w:id="208"/>
            <w:r w:rsidRPr="00862AF1">
              <w:rPr>
                <w:rFonts w:ascii="Calibri" w:hAnsi="Calibri" w:cs="Calibri"/>
                <w:color w:val="000000"/>
                <w:lang w:eastAsia="en-GB"/>
              </w:rPr>
              <w:t xml:space="preserve">Accuracy score of </w:t>
            </w:r>
            <w:ins w:id="209" w:author="Matt Lyon" w:date="2020-04-21T13:30:00Z">
              <w:r w:rsidR="00B06876" w:rsidRPr="00B06876">
                <w:rPr>
                  <w:rFonts w:ascii="Calibri" w:hAnsi="Calibri" w:cs="Calibri"/>
                  <w:color w:val="000000"/>
                  <w:lang w:eastAsia="en-GB"/>
                </w:rPr>
                <w:t>summary association statistics</w:t>
              </w:r>
            </w:ins>
            <w:del w:id="210" w:author="Matt Lyon" w:date="2020-04-21T13:30:00Z">
              <w:r w:rsidRPr="00862AF1" w:rsidDel="00B06876">
                <w:rPr>
                  <w:rFonts w:ascii="Calibri" w:hAnsi="Calibri" w:cs="Calibri"/>
                  <w:color w:val="000000"/>
                  <w:lang w:eastAsia="en-GB"/>
                </w:rPr>
                <w:delText>summary data</w:delText>
              </w:r>
            </w:del>
            <w:r w:rsidRPr="00862AF1">
              <w:rPr>
                <w:rFonts w:ascii="Calibri" w:hAnsi="Calibri" w:cs="Calibri"/>
                <w:color w:val="000000"/>
                <w:lang w:eastAsia="en-GB"/>
              </w:rPr>
              <w:t xml:space="preserve"> imputation</w:t>
            </w:r>
            <w:commentRangeEnd w:id="207"/>
            <w:r w:rsidR="00592457" w:rsidRPr="00862AF1">
              <w:rPr>
                <w:rStyle w:val="CommentReference"/>
                <w:rFonts w:asciiTheme="minorHAnsi" w:eastAsiaTheme="minorHAnsi" w:hAnsiTheme="minorHAnsi" w:cstheme="minorBidi"/>
              </w:rPr>
              <w:commentReference w:id="207"/>
            </w:r>
            <w:commentRangeEnd w:id="208"/>
            <w:r w:rsidR="00AD033F">
              <w:rPr>
                <w:rStyle w:val="CommentReference"/>
                <w:rFonts w:asciiTheme="minorHAnsi" w:eastAsiaTheme="minorHAnsi" w:hAnsiTheme="minorHAnsi" w:cstheme="minorBidi"/>
              </w:rPr>
              <w:commentReference w:id="208"/>
            </w:r>
          </w:p>
        </w:tc>
      </w:tr>
      <w:tr w:rsidR="00A325C1" w:rsidRPr="00862AF1" w14:paraId="75077AFD"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NC</w:t>
            </w:r>
          </w:p>
        </w:tc>
        <w:tc>
          <w:tcPr>
            <w:tcW w:w="1066" w:type="dxa"/>
            <w:noWrap/>
          </w:tcPr>
          <w:p w14:paraId="6977EB99" w14:textId="65364900" w:rsidR="00090C53" w:rsidRPr="00862AF1" w:rsidRDefault="00121CB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9631F6" w14:textId="5CA38F90"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cases used to estimate genetic effect</w:t>
            </w:r>
          </w:p>
        </w:tc>
      </w:tr>
      <w:tr w:rsidR="001767AD" w:rsidRPr="00862AF1" w14:paraId="1A8975E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862AF1" w:rsidRDefault="00090C53" w:rsidP="00090C53">
            <w:pPr>
              <w:rPr>
                <w:rFonts w:ascii="Calibri" w:hAnsi="Calibri" w:cs="Calibri"/>
                <w:color w:val="000000"/>
                <w:lang w:eastAsia="en-GB"/>
              </w:rPr>
            </w:pPr>
            <w:commentRangeStart w:id="211"/>
            <w:commentRangeStart w:id="212"/>
            <w:r w:rsidRPr="00862AF1">
              <w:rPr>
                <w:rFonts w:ascii="Calibri" w:hAnsi="Calibri" w:cs="Calibri"/>
                <w:color w:val="000000"/>
                <w:lang w:eastAsia="en-GB"/>
              </w:rPr>
              <w:t>ID</w:t>
            </w:r>
          </w:p>
        </w:tc>
        <w:tc>
          <w:tcPr>
            <w:tcW w:w="1066" w:type="dxa"/>
            <w:noWrap/>
          </w:tcPr>
          <w:p w14:paraId="1472A785" w14:textId="6E9B746A" w:rsidR="00090C53" w:rsidRPr="00862AF1" w:rsidRDefault="001A0BD4"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0D914ED2" w14:textId="6FEA095F" w:rsidR="00090C53" w:rsidRPr="00862AF1" w:rsidRDefault="00723FE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del w:id="213" w:author="Matt Lyon" w:date="2020-04-21T13:31:00Z">
              <w:r w:rsidRPr="00862AF1" w:rsidDel="00B06876">
                <w:rPr>
                  <w:rFonts w:ascii="Calibri" w:hAnsi="Calibri" w:cs="Calibri"/>
                  <w:color w:val="000000"/>
                  <w:lang w:eastAsia="en-GB"/>
                </w:rPr>
                <w:delText xml:space="preserve">Trait </w:delText>
              </w:r>
              <w:r w:rsidR="00090C53" w:rsidRPr="00862AF1" w:rsidDel="00B06876">
                <w:rPr>
                  <w:rFonts w:ascii="Calibri" w:hAnsi="Calibri" w:cs="Calibri"/>
                  <w:color w:val="000000"/>
                  <w:lang w:eastAsia="en-GB"/>
                </w:rPr>
                <w:delText>variant identifier</w:delText>
              </w:r>
              <w:commentRangeEnd w:id="211"/>
              <w:r w:rsidR="00592457" w:rsidRPr="00862AF1" w:rsidDel="00B06876">
                <w:rPr>
                  <w:rStyle w:val="CommentReference"/>
                  <w:rFonts w:asciiTheme="minorHAnsi" w:eastAsiaTheme="minorHAnsi" w:hAnsiTheme="minorHAnsi" w:cstheme="minorBidi"/>
                </w:rPr>
                <w:commentReference w:id="211"/>
              </w:r>
            </w:del>
            <w:r w:rsidR="00AD033F">
              <w:rPr>
                <w:rStyle w:val="CommentReference"/>
                <w:rFonts w:asciiTheme="minorHAnsi" w:eastAsiaTheme="minorHAnsi" w:hAnsiTheme="minorHAnsi" w:cstheme="minorBidi"/>
              </w:rPr>
              <w:commentReference w:id="212"/>
            </w:r>
            <w:ins w:id="214" w:author="Matt Lyon" w:date="2020-04-21T13:31:00Z">
              <w:r w:rsidR="00B06876">
                <w:rPr>
                  <w:rFonts w:ascii="Calibri" w:hAnsi="Calibri" w:cs="Calibri"/>
                  <w:color w:val="000000"/>
                  <w:lang w:eastAsia="en-GB"/>
                </w:rPr>
                <w:t>Variant identifier provided in the summary statistics</w:t>
              </w:r>
            </w:ins>
            <w:ins w:id="215" w:author="Matt Lyon" w:date="2020-04-21T13:32:00Z">
              <w:r w:rsidR="006B25BB">
                <w:rPr>
                  <w:rFonts w:ascii="Calibri" w:hAnsi="Calibri" w:cs="Calibri"/>
                  <w:color w:val="000000"/>
                  <w:lang w:eastAsia="en-GB"/>
                </w:rPr>
                <w:t xml:space="preserve"> (i.e. </w:t>
              </w:r>
            </w:ins>
            <w:ins w:id="216" w:author="Matt Lyon" w:date="2020-04-21T13:31:00Z">
              <w:r w:rsidR="006B25BB">
                <w:rPr>
                  <w:rFonts w:ascii="Calibri" w:hAnsi="Calibri" w:cs="Calibri"/>
                  <w:color w:val="000000"/>
                  <w:lang w:eastAsia="en-GB"/>
                </w:rPr>
                <w:t>ma</w:t>
              </w:r>
            </w:ins>
            <w:ins w:id="217" w:author="Matt Lyon" w:date="2020-04-21T13:32:00Z">
              <w:r w:rsidR="006B25BB">
                <w:rPr>
                  <w:rFonts w:ascii="Calibri" w:hAnsi="Calibri" w:cs="Calibri"/>
                  <w:color w:val="000000"/>
                  <w:lang w:eastAsia="en-GB"/>
                </w:rPr>
                <w:t>rker identifier)</w:t>
              </w:r>
            </w:ins>
          </w:p>
        </w:tc>
      </w:tr>
      <w:commentRangeEnd w:id="212"/>
      <w:tr w:rsidR="00A325C1" w:rsidRPr="00862AF1" w14:paraId="4D26B08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ES*</w:t>
            </w:r>
          </w:p>
        </w:tc>
        <w:tc>
          <w:tcPr>
            <w:tcW w:w="1066" w:type="dxa"/>
            <w:noWrap/>
          </w:tcPr>
          <w:p w14:paraId="1E972D65"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8B5450C"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Effect size estimate relative to the alternative allele</w:t>
            </w:r>
          </w:p>
        </w:tc>
      </w:tr>
      <w:tr w:rsidR="00A325C1" w:rsidRPr="00862AF1" w14:paraId="2A9A84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SE*</w:t>
            </w:r>
          </w:p>
        </w:tc>
        <w:tc>
          <w:tcPr>
            <w:tcW w:w="1066" w:type="dxa"/>
            <w:noWrap/>
          </w:tcPr>
          <w:p w14:paraId="560D3AA6"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548FC58D"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tandard error of effect size estimate</w:t>
            </w:r>
          </w:p>
        </w:tc>
      </w:tr>
      <w:tr w:rsidR="00A325C1" w:rsidRPr="00862AF1" w14:paraId="03661F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LP*</w:t>
            </w:r>
          </w:p>
        </w:tc>
        <w:tc>
          <w:tcPr>
            <w:tcW w:w="1066" w:type="dxa"/>
            <w:noWrap/>
          </w:tcPr>
          <w:p w14:paraId="30BC8E7B"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CB2D36F"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g10 P-value for effect estimate</w:t>
            </w:r>
          </w:p>
        </w:tc>
      </w:tr>
    </w:tbl>
    <w:p w14:paraId="24B89E4B" w14:textId="37E2D7E7" w:rsidR="00D270C6" w:rsidRPr="00862AF1" w:rsidRDefault="00F45802">
      <w:pPr>
        <w:rPr>
          <w:rFonts w:ascii="Calibri" w:hAnsi="Calibri" w:cs="Calibri"/>
        </w:rPr>
      </w:pPr>
      <w:r w:rsidRPr="00862AF1">
        <w:rPr>
          <w:rFonts w:ascii="Calibri" w:hAnsi="Calibri" w:cs="Calibri"/>
        </w:rPr>
        <w:lastRenderedPageBreak/>
        <w:t>Header, VCF header. Info, VCF variant-level information field. Sample, VCF trait-level information.</w:t>
      </w:r>
      <w:r w:rsidR="005B3B7F" w:rsidRPr="00862AF1">
        <w:rPr>
          <w:rFonts w:ascii="Calibri" w:hAnsi="Calibri" w:cs="Calibri"/>
        </w:rPr>
        <w:t xml:space="preserve"> * Required fields.</w:t>
      </w:r>
      <w:r w:rsidR="0081144D" w:rsidRPr="00862AF1">
        <w:rPr>
          <w:rFonts w:ascii="Calibri" w:hAnsi="Calibri" w:cs="Calibri"/>
        </w:rPr>
        <w:t xml:space="preserve"> ¥ </w:t>
      </w:r>
      <w:r w:rsidR="00CA1989" w:rsidRPr="00862AF1">
        <w:rPr>
          <w:rFonts w:ascii="Calibri" w:hAnsi="Calibri" w:cs="Calibri"/>
        </w:rPr>
        <w:t xml:space="preserve">Variable is placed in the INFO field if the </w:t>
      </w:r>
      <w:r w:rsidR="00EB4334" w:rsidRPr="00862AF1">
        <w:rPr>
          <w:rFonts w:ascii="Calibri" w:hAnsi="Calibri" w:cs="Calibri"/>
        </w:rPr>
        <w:t xml:space="preserve">value is the </w:t>
      </w:r>
      <w:r w:rsidR="00CA1989" w:rsidRPr="00862AF1">
        <w:rPr>
          <w:rFonts w:ascii="Calibri" w:hAnsi="Calibri" w:cs="Calibri"/>
        </w:rPr>
        <w:t xml:space="preserve">same across all traits </w:t>
      </w:r>
      <w:r w:rsidR="00BC4737" w:rsidRPr="00862AF1">
        <w:rPr>
          <w:rFonts w:ascii="Calibri" w:hAnsi="Calibri" w:cs="Calibri"/>
        </w:rPr>
        <w:t>or the SAMPLE field if different for each trait</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3C6448AF"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Proposed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in the VCF file body</w:t>
      </w:r>
      <w:r w:rsidR="00842D6B" w:rsidRPr="00862AF1">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05A04D45"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provides fast </w:t>
            </w:r>
            <w:proofErr w:type="spellStart"/>
            <w:r w:rsidR="007B760E" w:rsidRPr="00862AF1">
              <w:rPr>
                <w:rFonts w:ascii="Calibri" w:hAnsi="Calibri" w:cs="Calibri"/>
                <w:color w:val="000000"/>
              </w:rPr>
              <w:t>dbSNP</w:t>
            </w:r>
            <w:proofErr w:type="spellEnd"/>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E6A0958"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3AA3CFBA"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Pr="00862AF1" w:rsidRDefault="00C06D86" w:rsidP="001847A7">
            <w:pPr>
              <w:rPr>
                <w:rFonts w:ascii="Calibri" w:hAnsi="Calibri" w:cs="Calibri"/>
                <w:b w:val="0"/>
                <w:bCs w:val="0"/>
                <w:color w:val="000000"/>
              </w:rPr>
            </w:pPr>
            <w:r w:rsidRPr="00862AF1">
              <w:rPr>
                <w:rFonts w:ascii="Calibri" w:hAnsi="Calibri" w:cs="Calibri"/>
                <w:color w:val="000000"/>
              </w:rPr>
              <w:t>SPDI (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1797DB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p w14:paraId="0B8B9D72" w14:textId="4FA303BE" w:rsidR="0095397F" w:rsidRPr="00862AF1"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w:t>
            </w:r>
            <w:r w:rsidR="0095397F" w:rsidRPr="00862AF1">
              <w:rPr>
                <w:rFonts w:ascii="Calibri" w:hAnsi="Calibri" w:cs="Calibri"/>
                <w:color w:val="000000"/>
              </w:rPr>
              <w:t xml:space="preserve"> chance of a hash collision</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74D26FD9"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p w14:paraId="34478650" w14:textId="4819C574" w:rsidR="00A54F4C"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 chance of a hash collision</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rcora, Edoardo" w:date="2020-04-20T17:44:00Z" w:initials="ME">
    <w:p w14:paraId="7BEE91E9" w14:textId="0E4F3E53" w:rsidR="00C87309" w:rsidRDefault="00C87309">
      <w:pPr>
        <w:pStyle w:val="CommentText"/>
      </w:pPr>
      <w:r>
        <w:rPr>
          <w:rStyle w:val="CommentReference"/>
        </w:rPr>
        <w:annotationRef/>
      </w:r>
      <w:r>
        <w:t>Do you mean “predict disease wrongly”? why “groups” if PRS is for individuals?</w:t>
      </w:r>
    </w:p>
  </w:comment>
  <w:comment w:id="4" w:author="Matt Lyon" w:date="2020-04-21T12:09:00Z" w:initials="ML">
    <w:p w14:paraId="27C01C1D" w14:textId="55001261" w:rsidR="00954E43" w:rsidRDefault="00954E43">
      <w:pPr>
        <w:pStyle w:val="CommentText"/>
      </w:pPr>
      <w:r>
        <w:rPr>
          <w:rStyle w:val="CommentReference"/>
        </w:rPr>
        <w:annotationRef/>
      </w:r>
      <w:proofErr w:type="gramStart"/>
      <w:r>
        <w:t>Thanks</w:t>
      </w:r>
      <w:proofErr w:type="gramEnd"/>
      <w:r>
        <w:t xml:space="preserve"> changed.</w:t>
      </w:r>
    </w:p>
  </w:comment>
  <w:comment w:id="9" w:author="Marcora, Edoardo" w:date="2020-04-20T18:55:00Z" w:initials="ME">
    <w:p w14:paraId="0B2B4B01" w14:textId="1478A319" w:rsidR="00C20DC8" w:rsidRDefault="00C20DC8">
      <w:pPr>
        <w:pStyle w:val="CommentText"/>
      </w:pPr>
      <w:r>
        <w:rPr>
          <w:rStyle w:val="CommentReference"/>
        </w:rPr>
        <w:annotationRef/>
      </w:r>
      <w:r>
        <w:t>I rewrote to better distinguish what’s already in the VCF spec and what we added in the GWAS-VCF</w:t>
      </w:r>
    </w:p>
  </w:comment>
  <w:comment w:id="10" w:author="Matt Lyon" w:date="2020-04-21T10:42:00Z" w:initials="ML">
    <w:p w14:paraId="784043D6" w14:textId="551BB10E" w:rsidR="00E318BE" w:rsidRDefault="00E318BE">
      <w:pPr>
        <w:pStyle w:val="CommentText"/>
      </w:pPr>
      <w:r>
        <w:rPr>
          <w:rStyle w:val="CommentReference"/>
        </w:rPr>
        <w:annotationRef/>
      </w:r>
      <w:proofErr w:type="gramStart"/>
      <w:r>
        <w:t>Thanks</w:t>
      </w:r>
      <w:proofErr w:type="gramEnd"/>
      <w:r>
        <w:t xml:space="preserve"> reads much better</w:t>
      </w:r>
    </w:p>
  </w:comment>
  <w:comment w:id="19" w:author="Matt Lyon" w:date="2020-04-21T10:48:00Z" w:initials="ML">
    <w:p w14:paraId="022760B3" w14:textId="669CD0D6" w:rsidR="00A20A6D" w:rsidRDefault="00A20A6D">
      <w:pPr>
        <w:pStyle w:val="CommentText"/>
      </w:pPr>
      <w:r>
        <w:rPr>
          <w:rStyle w:val="CommentReference"/>
        </w:rPr>
        <w:t xml:space="preserve">@Dado </w:t>
      </w:r>
      <w:r w:rsidR="001858DA">
        <w:rPr>
          <w:rStyle w:val="CommentReference"/>
        </w:rPr>
        <w:annotationRef/>
      </w:r>
      <w:r w:rsidR="00884F29">
        <w:rPr>
          <w:rStyle w:val="CommentReference"/>
        </w:rPr>
        <w:t xml:space="preserve">the </w:t>
      </w:r>
      <w:r w:rsidR="006937F4">
        <w:rPr>
          <w:rStyle w:val="CommentReference"/>
        </w:rPr>
        <w:t xml:space="preserve">QUAL is </w:t>
      </w:r>
      <w:proofErr w:type="spellStart"/>
      <w:r w:rsidR="006937F4">
        <w:rPr>
          <w:rStyle w:val="CommentReference"/>
        </w:rPr>
        <w:t>phred</w:t>
      </w:r>
      <w:proofErr w:type="spellEnd"/>
      <w:r w:rsidR="006937F4">
        <w:rPr>
          <w:rStyle w:val="CommentReference"/>
        </w:rPr>
        <w:t xml:space="preserve"> scaled so may cause confusion</w:t>
      </w:r>
    </w:p>
    <w:p w14:paraId="6355FC6F" w14:textId="18A80DD5" w:rsidR="001858DA" w:rsidRDefault="002E6B40">
      <w:pPr>
        <w:pStyle w:val="CommentText"/>
      </w:pPr>
      <w:r>
        <w:t>@Gib thoughts?</w:t>
      </w:r>
    </w:p>
  </w:comment>
  <w:comment w:id="53" w:author="Marcora, Edoardo" w:date="2020-04-20T22:29:00Z" w:initials="ME">
    <w:p w14:paraId="014B0920" w14:textId="46721295" w:rsidR="00903F5B" w:rsidRDefault="00903F5B">
      <w:pPr>
        <w:pStyle w:val="CommentText"/>
      </w:pPr>
      <w:r>
        <w:rPr>
          <w:rStyle w:val="CommentReference"/>
        </w:rPr>
        <w:annotationRef/>
      </w:r>
      <w:r>
        <w:t>Is this relevant now that we enforce one variant per row?</w:t>
      </w:r>
    </w:p>
  </w:comment>
  <w:comment w:id="54" w:author="Matt Lyon" w:date="2020-04-21T14:25:00Z" w:initials="ML">
    <w:p w14:paraId="0BA47CFC" w14:textId="6E336EE3" w:rsidR="002557C6" w:rsidRDefault="002557C6">
      <w:pPr>
        <w:pStyle w:val="CommentText"/>
      </w:pPr>
      <w:r>
        <w:rPr>
          <w:rStyle w:val="CommentReference"/>
        </w:rPr>
        <w:annotationRef/>
      </w:r>
      <w:r>
        <w:t>removed</w:t>
      </w:r>
    </w:p>
  </w:comment>
  <w:comment w:id="71" w:author="Marcora, Edoardo" w:date="2020-04-20T22:31:00Z" w:initials="ME">
    <w:p w14:paraId="3D21E496" w14:textId="1A947844" w:rsidR="00903F5B" w:rsidRDefault="00903F5B">
      <w:pPr>
        <w:pStyle w:val="CommentText"/>
      </w:pPr>
      <w:r>
        <w:rPr>
          <w:rStyle w:val="CommentReference"/>
        </w:rPr>
        <w:annotationRef/>
      </w:r>
      <w:r>
        <w:t>This seems redundant with what we have written in the previous paragraph.</w:t>
      </w:r>
    </w:p>
  </w:comment>
  <w:comment w:id="72" w:author="Matt Lyon" w:date="2020-04-21T14:26:00Z" w:initials="ML">
    <w:p w14:paraId="2A08CF2B" w14:textId="2468BE2E" w:rsidR="000A3EB0" w:rsidRDefault="000A3EB0">
      <w:pPr>
        <w:pStyle w:val="CommentText"/>
      </w:pPr>
      <w:r>
        <w:rPr>
          <w:rStyle w:val="CommentReference"/>
        </w:rPr>
        <w:annotationRef/>
      </w:r>
      <w:r>
        <w:t>Toned down</w:t>
      </w:r>
    </w:p>
  </w:comment>
  <w:comment w:id="89" w:author="Marcora, Edoardo" w:date="2020-04-20T22:32:00Z" w:initials="ME">
    <w:p w14:paraId="4CD6870B" w14:textId="1245C7DD" w:rsidR="00903F5B" w:rsidRDefault="00903F5B">
      <w:pPr>
        <w:pStyle w:val="CommentText"/>
      </w:pPr>
      <w:r>
        <w:rPr>
          <w:rStyle w:val="CommentReference"/>
        </w:rPr>
        <w:annotationRef/>
      </w:r>
      <w:r>
        <w:t>Not only analytical, but also querying and data transformation and annotation functions</w:t>
      </w:r>
    </w:p>
  </w:comment>
  <w:comment w:id="90" w:author="Matt Lyon" w:date="2020-04-21T12:09:00Z" w:initials="ML">
    <w:p w14:paraId="4FC37419" w14:textId="108A5241" w:rsidR="00954E43" w:rsidRDefault="00954E43">
      <w:pPr>
        <w:pStyle w:val="CommentText"/>
      </w:pPr>
      <w:r>
        <w:rPr>
          <w:rStyle w:val="CommentReference"/>
        </w:rPr>
        <w:annotationRef/>
      </w:r>
      <w:r>
        <w:t xml:space="preserve">Thanks, added </w:t>
      </w:r>
    </w:p>
  </w:comment>
  <w:comment w:id="100" w:author="Marcora, Edoardo" w:date="2020-04-20T22:35:00Z" w:initials="ME">
    <w:p w14:paraId="63965014" w14:textId="71F562BF" w:rsidR="00903F5B" w:rsidRDefault="00903F5B">
      <w:pPr>
        <w:pStyle w:val="CommentText"/>
      </w:pPr>
      <w:r>
        <w:rPr>
          <w:rStyle w:val="CommentReference"/>
        </w:rPr>
        <w:annotationRef/>
      </w:r>
      <w:r>
        <w:t xml:space="preserve">What do you mean by “flat”, </w:t>
      </w:r>
      <w:r w:rsidR="002E3BBB">
        <w:t xml:space="preserve">I would replace with the actual format you used for the comparison (e.g., </w:t>
      </w:r>
      <w:proofErr w:type="gramStart"/>
      <w:r w:rsidR="002E3BBB">
        <w:t>TSV).</w:t>
      </w:r>
      <w:proofErr w:type="gramEnd"/>
    </w:p>
  </w:comment>
  <w:comment w:id="101" w:author="Matt Lyon" w:date="2020-04-21T12:10:00Z" w:initials="ML">
    <w:p w14:paraId="0E09E9D7" w14:textId="51B2F70C" w:rsidR="00954E43" w:rsidRDefault="00954E43">
      <w:pPr>
        <w:pStyle w:val="CommentText"/>
      </w:pPr>
      <w:r>
        <w:rPr>
          <w:rStyle w:val="CommentReference"/>
        </w:rPr>
        <w:annotationRef/>
      </w:r>
      <w:r>
        <w:t>done</w:t>
      </w:r>
    </w:p>
  </w:comment>
  <w:comment w:id="118" w:author="Marcora, Edoardo" w:date="2020-04-20T22:37:00Z" w:initials="ME">
    <w:p w14:paraId="28C953C2" w14:textId="0C933C08" w:rsidR="002E3BBB" w:rsidRDefault="002E3BBB">
      <w:pPr>
        <w:pStyle w:val="CommentText"/>
      </w:pPr>
      <w:r>
        <w:rPr>
          <w:rStyle w:val="CommentReference"/>
        </w:rPr>
        <w:annotationRef/>
      </w:r>
      <w:r>
        <w:t xml:space="preserve">Has this been tested with the </w:t>
      </w:r>
      <w:proofErr w:type="spellStart"/>
      <w:r>
        <w:t>rsid</w:t>
      </w:r>
      <w:proofErr w:type="spellEnd"/>
      <w:r>
        <w:t xml:space="preserve"> in the ID field or in the INFO field? Perhaps you want to just say “variant ID” (I am pretty sure </w:t>
      </w:r>
      <w:proofErr w:type="spellStart"/>
      <w:r>
        <w:t>rsidx</w:t>
      </w:r>
      <w:proofErr w:type="spellEnd"/>
      <w:r>
        <w:t xml:space="preserve"> doesn’t care whether the values of the ID field are </w:t>
      </w:r>
      <w:proofErr w:type="spellStart"/>
      <w:r>
        <w:t>rsids</w:t>
      </w:r>
      <w:proofErr w:type="spellEnd"/>
      <w:r>
        <w:t xml:space="preserve"> or something else)</w:t>
      </w:r>
    </w:p>
  </w:comment>
  <w:comment w:id="119" w:author="Matt Lyon" w:date="2020-04-21T11:33:00Z" w:initials="ML">
    <w:p w14:paraId="20AD7739" w14:textId="77777777" w:rsidR="008605DA" w:rsidRPr="008605DA" w:rsidRDefault="00EA5972" w:rsidP="008605DA">
      <w:pPr>
        <w:pStyle w:val="CommentText"/>
        <w:numPr>
          <w:ilvl w:val="0"/>
          <w:numId w:val="33"/>
        </w:numPr>
        <w:rPr>
          <w:rStyle w:val="CommentReference"/>
          <w:sz w:val="20"/>
          <w:szCs w:val="20"/>
        </w:rPr>
      </w:pPr>
      <w:r>
        <w:rPr>
          <w:rStyle w:val="CommentReference"/>
        </w:rPr>
        <w:annotationRef/>
      </w:r>
      <w:r w:rsidR="008605DA">
        <w:rPr>
          <w:rStyle w:val="CommentReference"/>
        </w:rPr>
        <w:t xml:space="preserve"> Shouldn’t matter if </w:t>
      </w:r>
      <w:proofErr w:type="spellStart"/>
      <w:r w:rsidR="008605DA">
        <w:rPr>
          <w:rStyle w:val="CommentReference"/>
        </w:rPr>
        <w:t>rsid</w:t>
      </w:r>
      <w:proofErr w:type="spellEnd"/>
      <w:r w:rsidR="008605DA">
        <w:rPr>
          <w:rStyle w:val="CommentReference"/>
        </w:rPr>
        <w:t xml:space="preserve"> is in ID or INFO. </w:t>
      </w:r>
      <w:proofErr w:type="spellStart"/>
      <w:r w:rsidR="008605DA">
        <w:rPr>
          <w:rStyle w:val="CommentReference"/>
        </w:rPr>
        <w:t>Rsidx</w:t>
      </w:r>
      <w:proofErr w:type="spellEnd"/>
      <w:r w:rsidR="008605DA">
        <w:rPr>
          <w:rStyle w:val="CommentReference"/>
        </w:rPr>
        <w:t xml:space="preserve"> provides a lookup table from </w:t>
      </w:r>
      <w:proofErr w:type="spellStart"/>
      <w:r w:rsidR="008605DA">
        <w:rPr>
          <w:rStyle w:val="CommentReference"/>
        </w:rPr>
        <w:t>rsid</w:t>
      </w:r>
      <w:proofErr w:type="spellEnd"/>
      <w:r w:rsidR="008605DA">
        <w:rPr>
          <w:rStyle w:val="CommentReference"/>
        </w:rPr>
        <w:t xml:space="preserve"> to chromosome position, the actual querying is still by chromosome and position using </w:t>
      </w:r>
      <w:proofErr w:type="spellStart"/>
      <w:r w:rsidR="008605DA">
        <w:rPr>
          <w:rStyle w:val="CommentReference"/>
        </w:rPr>
        <w:t>Tabix</w:t>
      </w:r>
      <w:proofErr w:type="spellEnd"/>
    </w:p>
    <w:p w14:paraId="44246CA8" w14:textId="28DB70E2" w:rsidR="008605DA" w:rsidRDefault="008605DA" w:rsidP="008605DA">
      <w:pPr>
        <w:pStyle w:val="CommentText"/>
        <w:numPr>
          <w:ilvl w:val="0"/>
          <w:numId w:val="33"/>
        </w:numPr>
      </w:pPr>
      <w:r>
        <w:rPr>
          <w:rStyle w:val="CommentReference"/>
        </w:rPr>
        <w:t xml:space="preserve"> </w:t>
      </w:r>
      <w:proofErr w:type="spellStart"/>
      <w:r>
        <w:rPr>
          <w:rStyle w:val="CommentReference"/>
        </w:rPr>
        <w:t>Rsidx</w:t>
      </w:r>
      <w:proofErr w:type="spellEnd"/>
      <w:r>
        <w:rPr>
          <w:rStyle w:val="CommentReference"/>
        </w:rPr>
        <w:t xml:space="preserve"> requires a value that can be converted to a single integer</w:t>
      </w:r>
      <w:r w:rsidR="00837F4C">
        <w:rPr>
          <w:rStyle w:val="CommentReference"/>
        </w:rPr>
        <w:t xml:space="preserve"> but not necessarily </w:t>
      </w:r>
      <w:proofErr w:type="spellStart"/>
      <w:r w:rsidR="00837F4C">
        <w:rPr>
          <w:rStyle w:val="CommentReference"/>
        </w:rPr>
        <w:t>rsid</w:t>
      </w:r>
      <w:proofErr w:type="spellEnd"/>
      <w:r>
        <w:rPr>
          <w:rStyle w:val="CommentReference"/>
        </w:rPr>
        <w:t xml:space="preserve"> – the </w:t>
      </w:r>
      <w:proofErr w:type="spellStart"/>
      <w:r>
        <w:rPr>
          <w:rStyle w:val="CommentReference"/>
        </w:rPr>
        <w:t>rs</w:t>
      </w:r>
      <w:proofErr w:type="spellEnd"/>
      <w:r>
        <w:rPr>
          <w:rStyle w:val="CommentReference"/>
        </w:rPr>
        <w:t xml:space="preserve"> prefix is removed and converted to int</w:t>
      </w:r>
    </w:p>
  </w:comment>
  <w:comment w:id="125" w:author="Marcora, Edoardo" w:date="2020-04-21T00:21:00Z" w:initials="ME">
    <w:p w14:paraId="77BC5E08" w14:textId="5291EC8B" w:rsidR="00A71ABF" w:rsidRDefault="00A71ABF">
      <w:pPr>
        <w:pStyle w:val="CommentText"/>
      </w:pPr>
      <w:r>
        <w:rPr>
          <w:rStyle w:val="CommentReference"/>
        </w:rPr>
        <w:annotationRef/>
      </w:r>
      <w:r>
        <w:t xml:space="preserve">Does </w:t>
      </w:r>
      <w:proofErr w:type="spellStart"/>
      <w:r>
        <w:t>rsidx</w:t>
      </w:r>
      <w:proofErr w:type="spellEnd"/>
      <w:r>
        <w:t xml:space="preserve"> requires variant IDs to be valid </w:t>
      </w:r>
      <w:proofErr w:type="spellStart"/>
      <w:r>
        <w:t>rsids</w:t>
      </w:r>
      <w:proofErr w:type="spellEnd"/>
      <w:r>
        <w:t>?</w:t>
      </w:r>
    </w:p>
  </w:comment>
  <w:comment w:id="126" w:author="Matt Lyon" w:date="2020-04-21T11:43:00Z" w:initials="ML">
    <w:p w14:paraId="28AC22E0" w14:textId="29B25F0C" w:rsidR="0080653B" w:rsidRDefault="0080653B">
      <w:pPr>
        <w:pStyle w:val="CommentText"/>
      </w:pPr>
      <w:r>
        <w:rPr>
          <w:rStyle w:val="CommentReference"/>
        </w:rPr>
        <w:annotationRef/>
      </w:r>
      <w:r>
        <w:t>No, any unique number to chromosome position will work</w:t>
      </w:r>
    </w:p>
  </w:comment>
  <w:comment w:id="151" w:author="Matt Lyon" w:date="2020-04-17T11:05:00Z" w:initials="ML">
    <w:p w14:paraId="28FAF433" w14:textId="70EB24FD" w:rsidR="00C87309" w:rsidRDefault="00C87309">
      <w:pPr>
        <w:pStyle w:val="CommentText"/>
      </w:pPr>
      <w:r>
        <w:rPr>
          <w:rStyle w:val="CommentReference"/>
        </w:rPr>
        <w:annotationRef/>
      </w:r>
      <w:r>
        <w:t>To check</w:t>
      </w:r>
    </w:p>
  </w:comment>
  <w:comment w:id="152" w:author="Marcora, Edoardo" w:date="2020-04-21T01:26:00Z" w:initials="ME">
    <w:p w14:paraId="4D656AA0" w14:textId="15155FA8" w:rsidR="004478B5" w:rsidRDefault="004478B5">
      <w:pPr>
        <w:pStyle w:val="CommentText"/>
      </w:pPr>
      <w:r>
        <w:rPr>
          <w:rStyle w:val="CommentReference"/>
        </w:rPr>
        <w:annotationRef/>
      </w:r>
      <w:r>
        <w:t>This appears to be a left over from previous version where more than one allele per row was allowed. Needs rewriting.</w:t>
      </w:r>
    </w:p>
  </w:comment>
  <w:comment w:id="184" w:author="Marcora, Edoardo" w:date="2020-04-21T01:31:00Z" w:initials="ME">
    <w:p w14:paraId="0B883D73" w14:textId="03B56E8D" w:rsidR="00A503F5" w:rsidRDefault="00A503F5">
      <w:pPr>
        <w:pStyle w:val="CommentText"/>
      </w:pPr>
      <w:r>
        <w:rPr>
          <w:rStyle w:val="CommentReference"/>
        </w:rPr>
        <w:annotationRef/>
      </w:r>
      <w:r>
        <w:t>Could be mouse or other species</w:t>
      </w:r>
    </w:p>
  </w:comment>
  <w:comment w:id="185" w:author="Marcora, Edoardo" w:date="2020-04-21T01:41:00Z" w:initials="ME">
    <w:p w14:paraId="592ED4B0" w14:textId="2B12991E" w:rsidR="002D15EA" w:rsidRDefault="002D15EA">
      <w:pPr>
        <w:pStyle w:val="CommentText"/>
      </w:pPr>
      <w:r>
        <w:rPr>
          <w:rStyle w:val="CommentReference"/>
        </w:rPr>
        <w:annotationRef/>
      </w:r>
      <w:r w:rsidRPr="002D15EA">
        <w:t xml:space="preserve">Malone J, Holloway E, </w:t>
      </w:r>
      <w:proofErr w:type="spellStart"/>
      <w:r w:rsidRPr="002D15EA">
        <w:t>Adamusiak</w:t>
      </w:r>
      <w:proofErr w:type="spellEnd"/>
      <w:r w:rsidRPr="002D15EA">
        <w:t xml:space="preserve"> T, </w:t>
      </w:r>
      <w:proofErr w:type="spellStart"/>
      <w:r w:rsidRPr="002D15EA">
        <w:t>Kapushesky</w:t>
      </w:r>
      <w:proofErr w:type="spellEnd"/>
      <w:r w:rsidRPr="002D15EA">
        <w:t xml:space="preserve"> M, Zheng J, Kolesnikov N, </w:t>
      </w:r>
      <w:proofErr w:type="spellStart"/>
      <w:r w:rsidRPr="002D15EA">
        <w:t>Zhukova</w:t>
      </w:r>
      <w:proofErr w:type="spellEnd"/>
      <w:r w:rsidRPr="002D15EA">
        <w:t xml:space="preserve"> A, </w:t>
      </w:r>
      <w:proofErr w:type="spellStart"/>
      <w:r w:rsidRPr="002D15EA">
        <w:t>Brazma</w:t>
      </w:r>
      <w:proofErr w:type="spellEnd"/>
      <w:r w:rsidRPr="002D15EA">
        <w:t xml:space="preserve"> A, Parkinson H: </w:t>
      </w:r>
      <w:proofErr w:type="spellStart"/>
      <w:r w:rsidRPr="002D15EA">
        <w:t>Modeling</w:t>
      </w:r>
      <w:proofErr w:type="spellEnd"/>
      <w:r w:rsidRPr="002D15EA">
        <w:t xml:space="preserve"> Sample Variables with an Experimental Factor Ontology. Bioinformatics 2010, 26(8):1112-1118</w:t>
      </w:r>
    </w:p>
  </w:comment>
  <w:comment w:id="186" w:author="Matt Lyon" w:date="2020-04-21T12:48:00Z" w:initials="ML">
    <w:p w14:paraId="7BD25A2A" w14:textId="7B56E722" w:rsidR="00D258B7" w:rsidRDefault="00D258B7">
      <w:pPr>
        <w:pStyle w:val="CommentText"/>
      </w:pPr>
      <w:r>
        <w:rPr>
          <w:rStyle w:val="CommentReference"/>
        </w:rPr>
        <w:annotationRef/>
      </w:r>
      <w:r>
        <w:t>done</w:t>
      </w:r>
    </w:p>
  </w:comment>
  <w:comment w:id="191" w:author="Marcora, Edoardo" w:date="2020-04-21T01:37:00Z" w:initials="ME">
    <w:p w14:paraId="0B98741F" w14:textId="63CC5C85" w:rsidR="00420CD6" w:rsidRDefault="00420CD6">
      <w:pPr>
        <w:pStyle w:val="CommentText"/>
      </w:pPr>
      <w:r>
        <w:rPr>
          <w:rStyle w:val="CommentReference"/>
        </w:rPr>
        <w:annotationRef/>
      </w:r>
      <w:r>
        <w:t xml:space="preserve">Does this still hold given that </w:t>
      </w:r>
      <w:proofErr w:type="spellStart"/>
      <w:r>
        <w:t>rsids</w:t>
      </w:r>
      <w:proofErr w:type="spellEnd"/>
      <w:r>
        <w:t xml:space="preserve"> have been moved to the INFO field?</w:t>
      </w:r>
    </w:p>
  </w:comment>
  <w:comment w:id="192" w:author="Matt Lyon" w:date="2020-04-21T14:45:00Z" w:initials="ML">
    <w:p w14:paraId="1AA79A60" w14:textId="2D0B359F" w:rsidR="00E72F90" w:rsidRDefault="00E72F90">
      <w:pPr>
        <w:pStyle w:val="CommentText"/>
      </w:pPr>
      <w:r>
        <w:rPr>
          <w:rStyle w:val="CommentReference"/>
        </w:rPr>
        <w:annotationRef/>
      </w:r>
      <w:r>
        <w:t xml:space="preserve">We’re indexing the complete build of </w:t>
      </w:r>
      <w:proofErr w:type="spellStart"/>
      <w:r>
        <w:t>dbsnp</w:t>
      </w:r>
      <w:proofErr w:type="spellEnd"/>
      <w:r>
        <w:t xml:space="preserve"> rather than each file individuals to reduce wasted disk space. The queries on GWAS-VCF are still using chromosome position so not affect by moving the </w:t>
      </w:r>
      <w:proofErr w:type="spellStart"/>
      <w:r>
        <w:t>dbsnp</w:t>
      </w:r>
      <w:proofErr w:type="spellEnd"/>
      <w:r>
        <w:t xml:space="preserve"> ID</w:t>
      </w:r>
    </w:p>
  </w:comment>
  <w:comment w:id="193" w:author="Matt Lyon" w:date="2020-04-17T10:57:00Z" w:initials="ML">
    <w:p w14:paraId="49509613" w14:textId="77777777" w:rsidR="00C87309" w:rsidRDefault="00C87309" w:rsidP="004808BD">
      <w:pPr>
        <w:pStyle w:val="CommentText"/>
      </w:pPr>
      <w:r>
        <w:rPr>
          <w:rStyle w:val="CommentReference"/>
        </w:rPr>
        <w:annotationRef/>
      </w:r>
      <w:r>
        <w:t>TO DO:</w:t>
      </w:r>
    </w:p>
    <w:p w14:paraId="104B1B16" w14:textId="3F3ACD9D" w:rsidR="00C87309" w:rsidRDefault="00C87309" w:rsidP="004808BD">
      <w:pPr>
        <w:pStyle w:val="CommentText"/>
        <w:numPr>
          <w:ilvl w:val="0"/>
          <w:numId w:val="30"/>
        </w:numPr>
      </w:pPr>
      <w:r>
        <w:t>Update with changes in schema</w:t>
      </w:r>
    </w:p>
    <w:p w14:paraId="2C788078" w14:textId="77777777" w:rsidR="00C87309" w:rsidRDefault="00C87309" w:rsidP="004808BD">
      <w:pPr>
        <w:pStyle w:val="CommentText"/>
        <w:numPr>
          <w:ilvl w:val="0"/>
          <w:numId w:val="30"/>
        </w:numPr>
      </w:pPr>
      <w:r>
        <w:t>increase resolution</w:t>
      </w:r>
    </w:p>
    <w:p w14:paraId="5CCBE0FE" w14:textId="5D170895" w:rsidR="00C87309" w:rsidRDefault="00C87309" w:rsidP="004808BD">
      <w:pPr>
        <w:pStyle w:val="CommentText"/>
        <w:numPr>
          <w:ilvl w:val="0"/>
          <w:numId w:val="30"/>
        </w:numPr>
      </w:pPr>
      <w:r>
        <w:t>switch variants &amp; loci</w:t>
      </w:r>
    </w:p>
  </w:comment>
  <w:comment w:id="194" w:author="Marcora, Edoardo" w:date="2020-04-21T01:44:00Z" w:initials="ME">
    <w:p w14:paraId="028E075C" w14:textId="14803C55" w:rsidR="001F6DC2" w:rsidRDefault="001F6DC2">
      <w:pPr>
        <w:pStyle w:val="CommentText"/>
      </w:pPr>
      <w:r>
        <w:rPr>
          <w:rStyle w:val="CommentReference"/>
        </w:rPr>
        <w:annotationRef/>
      </w:r>
      <w:r>
        <w:t xml:space="preserve">We need to agree and standardize the way we </w:t>
      </w:r>
      <w:r w:rsidR="003152EE">
        <w:t xml:space="preserve">represent study and trait(s) metadata (e.g., key=value vs META=&lt;&gt; or SAMPLE=&lt;&gt;). VCF spec uses the former for metadata values and the latter for field format specifications. We can hack the latter </w:t>
      </w:r>
      <w:proofErr w:type="gramStart"/>
      <w:r w:rsidR="003152EE">
        <w:t>representation</w:t>
      </w:r>
      <w:proofErr w:type="gramEnd"/>
      <w:r w:rsidR="003152EE">
        <w:t xml:space="preserve"> but it is confusing, especially if adding things like Number and Type that do not make sense</w:t>
      </w:r>
      <w:r w:rsidR="00F70C6E">
        <w:t xml:space="preserve"> since they are not used to specify requirements for an actual field value</w:t>
      </w:r>
      <w:r w:rsidR="003152EE">
        <w:t>.</w:t>
      </w:r>
    </w:p>
  </w:comment>
  <w:comment w:id="195" w:author="Matt Lyon" w:date="2020-04-17T10:59:00Z" w:initials="ML">
    <w:p w14:paraId="1E3F7539" w14:textId="77777777" w:rsidR="00C87309" w:rsidRDefault="00C87309">
      <w:pPr>
        <w:pStyle w:val="CommentText"/>
      </w:pPr>
      <w:r>
        <w:t>Changes:</w:t>
      </w:r>
    </w:p>
    <w:p w14:paraId="124CEC17" w14:textId="77777777" w:rsidR="00C87309" w:rsidRDefault="00C87309" w:rsidP="00723FEE">
      <w:pPr>
        <w:pStyle w:val="CommentText"/>
        <w:numPr>
          <w:ilvl w:val="0"/>
          <w:numId w:val="30"/>
        </w:numPr>
      </w:pPr>
      <w:r>
        <w:rPr>
          <w:rStyle w:val="CommentReference"/>
        </w:rPr>
        <w:annotationRef/>
      </w:r>
      <w:r>
        <w:t>Merged into single table</w:t>
      </w:r>
    </w:p>
    <w:p w14:paraId="0A44821D" w14:textId="77777777" w:rsidR="00C87309" w:rsidRDefault="00C87309" w:rsidP="00723FEE">
      <w:pPr>
        <w:pStyle w:val="CommentText"/>
        <w:numPr>
          <w:ilvl w:val="0"/>
          <w:numId w:val="30"/>
        </w:numPr>
      </w:pPr>
      <w:r>
        <w:t>Swapped PMID for URI</w:t>
      </w:r>
    </w:p>
    <w:p w14:paraId="322964D2" w14:textId="77777777" w:rsidR="00C87309" w:rsidRDefault="00C87309" w:rsidP="00723FEE">
      <w:pPr>
        <w:pStyle w:val="CommentText"/>
        <w:numPr>
          <w:ilvl w:val="0"/>
          <w:numId w:val="30"/>
        </w:numPr>
      </w:pPr>
      <w:r>
        <w:t>Added ontology</w:t>
      </w:r>
    </w:p>
    <w:p w14:paraId="2AD1A24B" w14:textId="77777777" w:rsidR="00C87309" w:rsidRDefault="00C87309" w:rsidP="00723FEE">
      <w:pPr>
        <w:pStyle w:val="CommentText"/>
        <w:numPr>
          <w:ilvl w:val="0"/>
          <w:numId w:val="30"/>
        </w:numPr>
      </w:pPr>
      <w:r>
        <w:t>Added AC, AN, NS</w:t>
      </w:r>
    </w:p>
    <w:p w14:paraId="3B94B279" w14:textId="5BA125E5" w:rsidR="00C87309" w:rsidRDefault="00C87309" w:rsidP="00723FEE">
      <w:pPr>
        <w:pStyle w:val="CommentText"/>
        <w:numPr>
          <w:ilvl w:val="0"/>
          <w:numId w:val="30"/>
        </w:numPr>
      </w:pPr>
      <w:r>
        <w:t>Set fields to be INFO or SAMPLE</w:t>
      </w:r>
    </w:p>
  </w:comment>
  <w:comment w:id="196" w:author="Marcora, Edoardo" w:date="2020-04-21T01:53:00Z" w:initials="ME">
    <w:p w14:paraId="59A1A7F7" w14:textId="79371AEC" w:rsidR="00F70C6E" w:rsidRDefault="00F70C6E">
      <w:pPr>
        <w:pStyle w:val="CommentText"/>
      </w:pPr>
      <w:r>
        <w:rPr>
          <w:rStyle w:val="CommentReference"/>
        </w:rPr>
        <w:annotationRef/>
      </w:r>
      <w:r>
        <w:t>We need to find a way to include information about one or more traits such as source and version of IDs used as SAMPLE headings</w:t>
      </w:r>
      <w:r w:rsidR="00FD264F">
        <w:t xml:space="preserve"> (e.g., </w:t>
      </w:r>
      <w:proofErr w:type="spellStart"/>
      <w:r w:rsidR="00FD264F">
        <w:t>Ensembl</w:t>
      </w:r>
      <w:proofErr w:type="spellEnd"/>
      <w:r w:rsidR="00FD264F">
        <w:t xml:space="preserve"> Gene IDs), trait description, type, association test used and unit of measurement</w:t>
      </w:r>
    </w:p>
  </w:comment>
  <w:comment w:id="197" w:author="Marcora, Edoardo" w:date="2020-04-21T01:55:00Z" w:initials="ME">
    <w:p w14:paraId="10244834" w14:textId="4EE99D9A" w:rsidR="00FD264F" w:rsidRDefault="00FD264F">
      <w:pPr>
        <w:pStyle w:val="CommentText"/>
      </w:pPr>
      <w:r>
        <w:rPr>
          <w:rStyle w:val="CommentReference"/>
        </w:rPr>
        <w:annotationRef/>
      </w:r>
      <w:r>
        <w:t>I think we should generalize this to study IDs (e.g., PMID/DOI of article(s) expressed as CURIEs [e.g., pmid:123456] describing the study, version and repository of individual-level data, etc).</w:t>
      </w:r>
    </w:p>
    <w:p w14:paraId="2C9716C9" w14:textId="77777777" w:rsidR="00FD264F" w:rsidRDefault="00FD264F">
      <w:pPr>
        <w:pStyle w:val="CommentText"/>
      </w:pPr>
    </w:p>
    <w:p w14:paraId="5210B70F" w14:textId="77FFFC1F" w:rsidR="00FD264F" w:rsidRDefault="00FD264F">
      <w:pPr>
        <w:pStyle w:val="CommentText"/>
      </w:pPr>
      <w:r>
        <w:t>We should also have a metadata line containing the source URI and version of the summary statistics that the GWAS-VCF contains. I have seen studies publishing different versions at different dates, sometimes with major corrections.</w:t>
      </w:r>
    </w:p>
  </w:comment>
  <w:comment w:id="198" w:author="Marcora, Edoardo" w:date="2020-04-21T02:02:00Z" w:initials="ME">
    <w:p w14:paraId="735005C4" w14:textId="5830C4AF" w:rsidR="00FD264F" w:rsidRDefault="00FD264F">
      <w:pPr>
        <w:pStyle w:val="CommentText"/>
      </w:pPr>
      <w:r>
        <w:rPr>
          <w:rStyle w:val="CommentReference"/>
        </w:rPr>
        <w:annotationRef/>
      </w:r>
      <w:r>
        <w:t xml:space="preserve">As I noted above, we need a consistent representation of trait information, right now we have Trait, Unit, </w:t>
      </w:r>
      <w:proofErr w:type="spellStart"/>
      <w:r>
        <w:t>TraitType</w:t>
      </w:r>
      <w:proofErr w:type="spellEnd"/>
      <w:r>
        <w:t>… we should perhaps use something like #TRAIT=&lt;ID=???,</w:t>
      </w:r>
      <w:r w:rsidR="00592457">
        <w:t>Description=Height,Type=Continuos,Test=Logistic,Unit=cm,Source=EFO,Version=2</w:t>
      </w:r>
      <w:r>
        <w:t>&gt;</w:t>
      </w:r>
    </w:p>
  </w:comment>
  <w:comment w:id="201" w:author="Marcora, Edoardo" w:date="2020-04-21T01:52:00Z" w:initials="ME">
    <w:p w14:paraId="3060AEAF" w14:textId="6023D4A5" w:rsidR="00F70C6E" w:rsidRDefault="00F70C6E">
      <w:pPr>
        <w:pStyle w:val="CommentText"/>
      </w:pPr>
      <w:r>
        <w:rPr>
          <w:rStyle w:val="CommentReference"/>
        </w:rPr>
        <w:annotationRef/>
      </w:r>
      <w:r>
        <w:t>Isn’t this the ID column in the VCF spec?</w:t>
      </w:r>
    </w:p>
  </w:comment>
  <w:comment w:id="207" w:author="Marcora, Edoardo" w:date="2020-04-21T02:07:00Z" w:initials="ME">
    <w:p w14:paraId="61F6422B" w14:textId="04C7A556" w:rsidR="00592457" w:rsidRDefault="00592457">
      <w:pPr>
        <w:pStyle w:val="CommentText"/>
      </w:pPr>
      <w:r>
        <w:rPr>
          <w:rStyle w:val="CommentReference"/>
        </w:rPr>
        <w:annotationRef/>
      </w:r>
      <w:r>
        <w:t>Not sure what you refer to as summary data imputation.</w:t>
      </w:r>
    </w:p>
  </w:comment>
  <w:comment w:id="208" w:author="Matt Lyon" w:date="2020-04-21T13:33:00Z" w:initials="ML">
    <w:p w14:paraId="3CB406D0" w14:textId="5D994B7C" w:rsidR="00AD033F" w:rsidRDefault="00AD033F">
      <w:pPr>
        <w:pStyle w:val="CommentText"/>
      </w:pPr>
      <w:r>
        <w:rPr>
          <w:rStyle w:val="CommentReference"/>
        </w:rPr>
        <w:annotationRef/>
      </w:r>
      <w:r>
        <w:t>Updated</w:t>
      </w:r>
    </w:p>
  </w:comment>
  <w:comment w:id="211" w:author="Marcora, Edoardo" w:date="2020-04-21T02:08:00Z" w:initials="ME">
    <w:p w14:paraId="12ACD420" w14:textId="15B96796" w:rsidR="00592457" w:rsidRDefault="00592457">
      <w:pPr>
        <w:pStyle w:val="CommentText"/>
      </w:pPr>
      <w:r>
        <w:rPr>
          <w:rStyle w:val="CommentReference"/>
        </w:rPr>
        <w:annotationRef/>
      </w:r>
      <w:r>
        <w:t>Not sure what you refer to as Trait variant identifier</w:t>
      </w:r>
    </w:p>
  </w:comment>
  <w:comment w:id="212" w:author="Matt Lyon" w:date="2020-04-21T13:33:00Z" w:initials="ML">
    <w:p w14:paraId="3E160E13" w14:textId="49416453" w:rsidR="00AD033F" w:rsidRDefault="00AD033F">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EE91E9" w15:done="0"/>
  <w15:commentEx w15:paraId="27C01C1D" w15:paraIdParent="7BEE91E9" w15:done="0"/>
  <w15:commentEx w15:paraId="0B2B4B01" w15:done="0"/>
  <w15:commentEx w15:paraId="784043D6" w15:paraIdParent="0B2B4B01" w15:done="0"/>
  <w15:commentEx w15:paraId="6355FC6F" w15:done="0"/>
  <w15:commentEx w15:paraId="014B0920" w15:done="0"/>
  <w15:commentEx w15:paraId="0BA47CFC" w15:paraIdParent="014B0920" w15:done="0"/>
  <w15:commentEx w15:paraId="3D21E496" w15:done="0"/>
  <w15:commentEx w15:paraId="2A08CF2B" w15:paraIdParent="3D21E496" w15:done="0"/>
  <w15:commentEx w15:paraId="4CD6870B" w15:done="0"/>
  <w15:commentEx w15:paraId="4FC37419" w15:paraIdParent="4CD6870B" w15:done="0"/>
  <w15:commentEx w15:paraId="63965014" w15:done="0"/>
  <w15:commentEx w15:paraId="0E09E9D7" w15:paraIdParent="63965014" w15:done="0"/>
  <w15:commentEx w15:paraId="28C953C2" w15:done="0"/>
  <w15:commentEx w15:paraId="44246CA8" w15:paraIdParent="28C953C2" w15:done="0"/>
  <w15:commentEx w15:paraId="77BC5E08" w15:done="0"/>
  <w15:commentEx w15:paraId="28AC22E0" w15:paraIdParent="77BC5E08" w15:done="0"/>
  <w15:commentEx w15:paraId="28FAF433" w15:done="0"/>
  <w15:commentEx w15:paraId="4D656AA0" w15:done="0"/>
  <w15:commentEx w15:paraId="0B883D73" w15:done="0"/>
  <w15:commentEx w15:paraId="592ED4B0" w15:done="0"/>
  <w15:commentEx w15:paraId="7BD25A2A" w15:paraIdParent="592ED4B0" w15:done="0"/>
  <w15:commentEx w15:paraId="0B98741F" w15:done="0"/>
  <w15:commentEx w15:paraId="1AA79A60" w15:paraIdParent="0B98741F" w15:done="0"/>
  <w15:commentEx w15:paraId="5CCBE0FE" w15:done="0"/>
  <w15:commentEx w15:paraId="028E075C" w15:paraIdParent="5CCBE0FE" w15:done="0"/>
  <w15:commentEx w15:paraId="3B94B279" w15:done="0"/>
  <w15:commentEx w15:paraId="59A1A7F7" w15:done="0"/>
  <w15:commentEx w15:paraId="5210B70F" w15:done="0"/>
  <w15:commentEx w15:paraId="735005C4" w15:done="0"/>
  <w15:commentEx w15:paraId="3060AEAF" w15:done="0"/>
  <w15:commentEx w15:paraId="61F6422B" w15:done="0"/>
  <w15:commentEx w15:paraId="3CB406D0" w15:paraIdParent="61F6422B" w15:done="0"/>
  <w15:commentEx w15:paraId="12ACD420" w15:done="0"/>
  <w15:commentEx w15:paraId="3E160E13" w15:paraIdParent="12ACD4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5DE7" w16cex:dateUtc="2020-04-20T21:44:00Z"/>
  <w16cex:commentExtensible w16cex:durableId="224960FF" w16cex:dateUtc="2020-04-21T11:09:00Z"/>
  <w16cex:commentExtensible w16cex:durableId="22486EAC" w16cex:dateUtc="2020-04-20T22:55:00Z"/>
  <w16cex:commentExtensible w16cex:durableId="22494CAE" w16cex:dateUtc="2020-04-21T09:42:00Z"/>
  <w16cex:commentExtensible w16cex:durableId="22494DE3" w16cex:dateUtc="2020-04-21T09:48:00Z"/>
  <w16cex:commentExtensible w16cex:durableId="2248A0E5" w16cex:dateUtc="2020-04-21T02:29:00Z"/>
  <w16cex:commentExtensible w16cex:durableId="224980C6" w16cex:dateUtc="2020-04-21T13:25:00Z"/>
  <w16cex:commentExtensible w16cex:durableId="2248A135" w16cex:dateUtc="2020-04-21T02:31:00Z"/>
  <w16cex:commentExtensible w16cex:durableId="22498108" w16cex:dateUtc="2020-04-21T13:26:00Z"/>
  <w16cex:commentExtensible w16cex:durableId="2248A165" w16cex:dateUtc="2020-04-21T02:32:00Z"/>
  <w16cex:commentExtensible w16cex:durableId="22496115" w16cex:dateUtc="2020-04-21T11:09:00Z"/>
  <w16cex:commentExtensible w16cex:durableId="2248A243" w16cex:dateUtc="2020-04-21T02:35:00Z"/>
  <w16cex:commentExtensible w16cex:durableId="2249611C" w16cex:dateUtc="2020-04-21T11:10:00Z"/>
  <w16cex:commentExtensible w16cex:durableId="2248A294" w16cex:dateUtc="2020-04-21T02:37:00Z"/>
  <w16cex:commentExtensible w16cex:durableId="22495885" w16cex:dateUtc="2020-04-21T10:33:00Z"/>
  <w16cex:commentExtensible w16cex:durableId="2248BAF3" w16cex:dateUtc="2020-04-21T04:21:00Z"/>
  <w16cex:commentExtensible w16cex:durableId="22495ACE" w16cex:dateUtc="2020-04-21T10:43:00Z"/>
  <w16cex:commentExtensible w16cex:durableId="22440BE1" w16cex:dateUtc="2020-04-17T10:05:00Z"/>
  <w16cex:commentExtensible w16cex:durableId="2248CA31" w16cex:dateUtc="2020-04-21T05:26:00Z"/>
  <w16cex:commentExtensible w16cex:durableId="2248CB6F" w16cex:dateUtc="2020-04-21T05:31:00Z"/>
  <w16cex:commentExtensible w16cex:durableId="2248CDDF" w16cex:dateUtc="2020-04-21T05:41:00Z"/>
  <w16cex:commentExtensible w16cex:durableId="22496A28" w16cex:dateUtc="2020-04-21T11:48:00Z"/>
  <w16cex:commentExtensible w16cex:durableId="2248CCCB" w16cex:dateUtc="2020-04-21T05:37:00Z"/>
  <w16cex:commentExtensible w16cex:durableId="22498575" w16cex:dateUtc="2020-04-21T13:45:00Z"/>
  <w16cex:commentExtensible w16cex:durableId="22440A37" w16cex:dateUtc="2020-04-17T09:57:00Z"/>
  <w16cex:commentExtensible w16cex:durableId="2248CE6A" w16cex:dateUtc="2020-04-21T05:44:00Z"/>
  <w16cex:commentExtensible w16cex:durableId="22440A86" w16cex:dateUtc="2020-04-17T09:59:00Z"/>
  <w16cex:commentExtensible w16cex:durableId="2248D0B0" w16cex:dateUtc="2020-04-21T05:53:00Z"/>
  <w16cex:commentExtensible w16cex:durableId="2248D124" w16cex:dateUtc="2020-04-21T05:55:00Z"/>
  <w16cex:commentExtensible w16cex:durableId="2248D2CF" w16cex:dateUtc="2020-04-21T06:02:00Z"/>
  <w16cex:commentExtensible w16cex:durableId="2248D073" w16cex:dateUtc="2020-04-21T05:52:00Z"/>
  <w16cex:commentExtensible w16cex:durableId="2248D3FA" w16cex:dateUtc="2020-04-21T06:07:00Z"/>
  <w16cex:commentExtensible w16cex:durableId="224974A9" w16cex:dateUtc="2020-04-21T12:33:00Z"/>
  <w16cex:commentExtensible w16cex:durableId="2248D431" w16cex:dateUtc="2020-04-21T06:08:00Z"/>
  <w16cex:commentExtensible w16cex:durableId="224974AE" w16cex:dateUtc="2020-04-2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EE91E9" w16cid:durableId="22485DE7"/>
  <w16cid:commentId w16cid:paraId="27C01C1D" w16cid:durableId="224960FF"/>
  <w16cid:commentId w16cid:paraId="0B2B4B01" w16cid:durableId="22486EAC"/>
  <w16cid:commentId w16cid:paraId="784043D6" w16cid:durableId="22494CAE"/>
  <w16cid:commentId w16cid:paraId="6355FC6F" w16cid:durableId="22494DE3"/>
  <w16cid:commentId w16cid:paraId="014B0920" w16cid:durableId="2248A0E5"/>
  <w16cid:commentId w16cid:paraId="0BA47CFC" w16cid:durableId="224980C6"/>
  <w16cid:commentId w16cid:paraId="3D21E496" w16cid:durableId="2248A135"/>
  <w16cid:commentId w16cid:paraId="2A08CF2B" w16cid:durableId="22498108"/>
  <w16cid:commentId w16cid:paraId="4CD6870B" w16cid:durableId="2248A165"/>
  <w16cid:commentId w16cid:paraId="4FC37419" w16cid:durableId="22496115"/>
  <w16cid:commentId w16cid:paraId="63965014" w16cid:durableId="2248A243"/>
  <w16cid:commentId w16cid:paraId="0E09E9D7" w16cid:durableId="2249611C"/>
  <w16cid:commentId w16cid:paraId="28C953C2" w16cid:durableId="2248A294"/>
  <w16cid:commentId w16cid:paraId="44246CA8" w16cid:durableId="22495885"/>
  <w16cid:commentId w16cid:paraId="77BC5E08" w16cid:durableId="2248BAF3"/>
  <w16cid:commentId w16cid:paraId="28AC22E0" w16cid:durableId="22495ACE"/>
  <w16cid:commentId w16cid:paraId="28FAF433" w16cid:durableId="22440BE1"/>
  <w16cid:commentId w16cid:paraId="4D656AA0" w16cid:durableId="2248CA31"/>
  <w16cid:commentId w16cid:paraId="0B883D73" w16cid:durableId="2248CB6F"/>
  <w16cid:commentId w16cid:paraId="592ED4B0" w16cid:durableId="2248CDDF"/>
  <w16cid:commentId w16cid:paraId="7BD25A2A" w16cid:durableId="22496A28"/>
  <w16cid:commentId w16cid:paraId="0B98741F" w16cid:durableId="2248CCCB"/>
  <w16cid:commentId w16cid:paraId="1AA79A60" w16cid:durableId="22498575"/>
  <w16cid:commentId w16cid:paraId="5CCBE0FE" w16cid:durableId="22440A37"/>
  <w16cid:commentId w16cid:paraId="028E075C" w16cid:durableId="2248CE6A"/>
  <w16cid:commentId w16cid:paraId="3B94B279" w16cid:durableId="22440A86"/>
  <w16cid:commentId w16cid:paraId="59A1A7F7" w16cid:durableId="2248D0B0"/>
  <w16cid:commentId w16cid:paraId="5210B70F" w16cid:durableId="2248D124"/>
  <w16cid:commentId w16cid:paraId="735005C4" w16cid:durableId="2248D2CF"/>
  <w16cid:commentId w16cid:paraId="3060AEAF" w16cid:durableId="2248D073"/>
  <w16cid:commentId w16cid:paraId="61F6422B" w16cid:durableId="2248D3FA"/>
  <w16cid:commentId w16cid:paraId="3CB406D0" w16cid:durableId="224974A9"/>
  <w16cid:commentId w16cid:paraId="12ACD420" w16cid:durableId="2248D431"/>
  <w16cid:commentId w16cid:paraId="3E160E13" w16cid:durableId="22497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E4AB8" w14:textId="77777777" w:rsidR="00D06039" w:rsidRDefault="00D06039" w:rsidP="00A10905">
      <w:r>
        <w:separator/>
      </w:r>
    </w:p>
  </w:endnote>
  <w:endnote w:type="continuationSeparator" w:id="0">
    <w:p w14:paraId="5C6AD156" w14:textId="77777777" w:rsidR="00D06039" w:rsidRDefault="00D06039"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C14308" w14:textId="77777777" w:rsidR="00D06039" w:rsidRDefault="00D06039" w:rsidP="00A10905">
      <w:r>
        <w:separator/>
      </w:r>
    </w:p>
  </w:footnote>
  <w:footnote w:type="continuationSeparator" w:id="0">
    <w:p w14:paraId="1AF34E15" w14:textId="77777777" w:rsidR="00D06039" w:rsidRDefault="00D06039"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BAB"/>
    <w:rsid w:val="00131C53"/>
    <w:rsid w:val="00132C55"/>
    <w:rsid w:val="00132D56"/>
    <w:rsid w:val="001334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C45"/>
    <w:rsid w:val="00160191"/>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023"/>
    <w:rsid w:val="002051CB"/>
    <w:rsid w:val="002058EA"/>
    <w:rsid w:val="00205B6F"/>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D99"/>
    <w:rsid w:val="002F6ED8"/>
    <w:rsid w:val="002F74DB"/>
    <w:rsid w:val="002F7ACC"/>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72"/>
    <w:rsid w:val="003F02C5"/>
    <w:rsid w:val="003F044C"/>
    <w:rsid w:val="003F1981"/>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C54"/>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422"/>
    <w:rsid w:val="00E32792"/>
    <w:rsid w:val="00E32C38"/>
    <w:rsid w:val="00E32EB3"/>
    <w:rsid w:val="00E332E7"/>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66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ECE"/>
    <w:rsid w:val="00FD40D0"/>
    <w:rsid w:val="00FD41E7"/>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7F3"/>
    <w:rPr>
      <w:rFonts w:ascii="Times New Roman" w:eastAsia="Times New Roman" w:hAnsi="Times New Roman" w:cs="Times New Roman"/>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C4290D"/>
    <w:rPr>
      <w:rFonts w:eastAsiaTheme="minorHAnsi"/>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www.ebi.ac.uk/gwas" TargetMode="External"/><Relationship Id="rId18" Type="http://schemas.openxmlformats.org/officeDocument/2006/relationships/hyperlink" Target="http://vcf.mrcieu.ac.u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mrcieu/gwas2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mailto:matt.lyon@bristol.ac.uk" TargetMode="External"/><Relationship Id="rId20" Type="http://schemas.openxmlformats.org/officeDocument/2006/relationships/hyperlink" Target="https://github.com/mrcieu/gwasv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gwas.mrcieu.ac.uk" TargetMode="External"/><Relationship Id="rId23" Type="http://schemas.openxmlformats.org/officeDocument/2006/relationships/hyperlink" Target="http://github.com/explodecomputer/ldsc"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github.com/mrcieu/gwas2vcfweb"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RCIEU/gwas-vcf-spec/releases/tag/1.0.0" TargetMode="External"/><Relationship Id="rId22" Type="http://schemas.openxmlformats.org/officeDocument/2006/relationships/hyperlink" Target="https://github.com/mrcieu/gwasglu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0</Pages>
  <Words>57501</Words>
  <Characters>327756</Characters>
  <Application>Microsoft Office Word</Application>
  <DocSecurity>0</DocSecurity>
  <Lines>2731</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06</cp:revision>
  <dcterms:created xsi:type="dcterms:W3CDTF">2020-04-21T09:26:00Z</dcterms:created>
  <dcterms:modified xsi:type="dcterms:W3CDTF">2020-04-2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